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59CD8A7" w14:textId="77777777" w:rsidR="000F643B" w:rsidRPr="00FB139B" w:rsidRDefault="00765B48" w:rsidP="000F643B">
      <w:pPr>
        <w:pStyle w:val="berschrift1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FB139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upplementary Material</w:t>
      </w:r>
    </w:p>
    <w:p w14:paraId="1D3087A4" w14:textId="340C8743" w:rsidR="00765B48" w:rsidRPr="00FB139B" w:rsidRDefault="005A1C9B" w:rsidP="00765B48">
      <w:pPr>
        <w:rPr>
          <w:rFonts w:ascii="Times New Roman" w:hAnsi="Times New Roman" w:cs="Times New Roman"/>
          <w:color w:val="000000" w:themeColor="text1"/>
        </w:rPr>
      </w:pPr>
      <w:r w:rsidRPr="00FB139B">
        <w:rPr>
          <w:rFonts w:ascii="Times New Roman" w:hAnsi="Times New Roman" w:cs="Times New Roman"/>
          <w:color w:val="000000" w:themeColor="text1"/>
        </w:rPr>
        <w:t xml:space="preserve">To create the loneliness map, we weighted participants according to their distance to the referring municipality. </w:t>
      </w:r>
      <w:r w:rsidR="00765B48" w:rsidRPr="00FB139B">
        <w:rPr>
          <w:rFonts w:ascii="Times New Roman" w:hAnsi="Times New Roman" w:cs="Times New Roman"/>
          <w:color w:val="000000" w:themeColor="text1"/>
        </w:rPr>
        <w:t xml:space="preserve">To obtain these distance weights, we followed previous research </w:t>
      </w:r>
      <w:r w:rsidR="00765B48" w:rsidRPr="00FB139B">
        <w:rPr>
          <w:rFonts w:ascii="Times New Roman" w:hAnsi="Times New Roman" w:cs="Times New Roman"/>
          <w:color w:val="000000" w:themeColor="text1"/>
        </w:rPr>
        <w:fldChar w:fldCharType="begin" w:fldLock="1"/>
      </w:r>
      <w:r w:rsidR="00425B13">
        <w:rPr>
          <w:rFonts w:ascii="Times New Roman" w:hAnsi="Times New Roman" w:cs="Times New Roman"/>
          <w:color w:val="000000" w:themeColor="text1"/>
        </w:rPr>
        <w:instrText>ADDIN CSL_CITATION {"citationItems":[{"id":"ITEM-1","itemData":{"author":[{"dropping-particle":"","family":"Ebert","given":"T.","non-dropping-particle":"","parse-names":false,"suffix":""},{"dropping-particle":"","family":"Gebauer","given":"J.E.","non-dropping-particle":"","parse-names":false,"suffix":""},{"dropping-particle":"","family":"Brenner","given":"T.","non-dropping-particle":"","parse-names":false,"suffix":""},{"dropping-particle":"","family":"Bleidorn","given":"W.","non-dropping-particle":"","parse-names":false,"suffix":""},{"dropping-particle":"","family":"Gosling","given":"S.D.","non-dropping-particle":"","parse-names":false,"suffix":""},{"dropping-particle":"","family":"Potter","given":"J.","non-dropping-particle":"","parse-names":false,"suffix":""},{"dropping-particle":"","family":"Rentfrow","given":"Peter J.","non-dropping-particle":"","parse-names":false,"suffix":""}],"container-title":"Working Papers on Innovation and Space No. 2019.05","id":"ITEM-1","issued":{"date-parts":[["2019"]]},"title":"Are regional differences in personality and their correlates robust? Applying spatial analysis techniques to examine regional variation in personality across the U.S. and Germany","type":"report"},"uris":["http://www.mendeley.com/documents/?uuid=6bd2e3a0-b6ea-4b4f-b087-4ae401e81acb"]}],"mendeley":{"formattedCitation":"(Ebert et al., 2019)","manualFormatting":"(Brenner, 2017; Ebert, Gebauer, et al., 2019)","plainTextFormattedCitation":"(Ebert et al., 2019)","previouslyFormattedCitation":"(Ebert et al., 2019)"},"properties":{"noteIndex":0},"schema":"https://github.com/citation-style-language/schema/raw/master/csl-citation.json"}</w:instrText>
      </w:r>
      <w:r w:rsidR="00765B48" w:rsidRPr="00FB139B">
        <w:rPr>
          <w:rFonts w:ascii="Times New Roman" w:hAnsi="Times New Roman" w:cs="Times New Roman"/>
          <w:color w:val="000000" w:themeColor="text1"/>
        </w:rPr>
        <w:fldChar w:fldCharType="separate"/>
      </w:r>
      <w:r w:rsidR="00765B48" w:rsidRPr="00FB139B">
        <w:rPr>
          <w:rFonts w:ascii="Times New Roman" w:hAnsi="Times New Roman" w:cs="Times New Roman"/>
          <w:noProof/>
          <w:color w:val="000000" w:themeColor="text1"/>
        </w:rPr>
        <w:t>(</w:t>
      </w:r>
      <w:r w:rsidR="00886633">
        <w:rPr>
          <w:rFonts w:ascii="Times New Roman" w:hAnsi="Times New Roman" w:cs="Times New Roman"/>
          <w:noProof/>
          <w:color w:val="000000" w:themeColor="text1"/>
        </w:rPr>
        <w:t xml:space="preserve">Brenner, 2017; </w:t>
      </w:r>
      <w:r w:rsidR="00765B48" w:rsidRPr="00FB139B">
        <w:rPr>
          <w:rFonts w:ascii="Times New Roman" w:hAnsi="Times New Roman" w:cs="Times New Roman"/>
          <w:noProof/>
          <w:color w:val="000000" w:themeColor="text1"/>
        </w:rPr>
        <w:t>Ebert, Gebauer, et al., 2019)</w:t>
      </w:r>
      <w:r w:rsidR="00765B48" w:rsidRPr="00FB139B">
        <w:rPr>
          <w:rFonts w:ascii="Times New Roman" w:hAnsi="Times New Roman" w:cs="Times New Roman"/>
          <w:color w:val="000000" w:themeColor="text1"/>
        </w:rPr>
        <w:fldChar w:fldCharType="end"/>
      </w:r>
      <w:r w:rsidR="00765B48" w:rsidRPr="00FB139B">
        <w:rPr>
          <w:rFonts w:ascii="Times New Roman" w:hAnsi="Times New Roman" w:cs="Times New Roman"/>
          <w:color w:val="000000" w:themeColor="text1"/>
        </w:rPr>
        <w:t xml:space="preserve"> and used a log-logistic distance function that is given by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00"/>
      </w:tblGrid>
      <w:tr w:rsidR="00765B48" w:rsidRPr="00FB139B" w14:paraId="7822322B" w14:textId="77777777" w:rsidTr="00C71DC5">
        <w:tc>
          <w:tcPr>
            <w:tcW w:w="8500" w:type="dxa"/>
          </w:tcPr>
          <w:p w14:paraId="69D0538D" w14:textId="77777777" w:rsidR="00765B48" w:rsidRPr="00FB139B" w:rsidRDefault="00765B48" w:rsidP="00C71DC5">
            <w:pPr>
              <w:rPr>
                <w:rStyle w:val="selectable"/>
                <w:rFonts w:ascii="Times New Roman" w:hAnsi="Times New Roman" w:cs="Times New Roman"/>
                <w:color w:val="000000" w:themeColor="text1"/>
              </w:rPr>
            </w:pPr>
            <m:oMathPara>
              <m:oMath>
                <m:r>
                  <w:rPr>
                    <w:rFonts w:ascii="Cambria Math" w:hAnsi="Cambria Math" w:cs="Times New Roman"/>
                    <w:color w:val="000000" w:themeColor="text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d</m:t>
                    </m:r>
                  </m:e>
                </m:d>
                <m:r>
                  <w:rPr>
                    <w:rFonts w:ascii="Cambria Math" w:hAnsi="Cambria Math" w:cs="Times New Roman"/>
                    <w:color w:val="000000" w:themeColor="text1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lang w:val="de-AT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="Times New Roman"/>
                        <w:color w:val="000000" w:themeColor="text1"/>
                      </w:rPr>
                      <m:t xml:space="preserve">1+ 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  <w:lang w:val="de-AT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  <w:lang w:val="de-AT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color w:val="000000" w:themeColor="text1"/>
                                    <w:lang w:val="de-AT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 w:cs="Times New Roman"/>
                                    <w:color w:val="000000" w:themeColor="text1"/>
                                  </w:rPr>
                                  <m:t>d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color w:val="000000" w:themeColor="text1"/>
                                  </w:rPr>
                                  <m:t>r</m:t>
                                </m:r>
                              </m:den>
                            </m:f>
                          </m:e>
                        </m:d>
                      </m:e>
                      <m:sup>
                        <m:r>
                          <w:rPr>
                            <w:rFonts w:ascii="Cambria Math" w:hAnsi="Cambria Math" w:cs="Times New Roman"/>
                            <w:color w:val="000000" w:themeColor="text1"/>
                          </w:rPr>
                          <m:t>s</m:t>
                        </m:r>
                      </m:sup>
                    </m:sSup>
                  </m:den>
                </m:f>
              </m:oMath>
            </m:oMathPara>
          </w:p>
        </w:tc>
      </w:tr>
    </w:tbl>
    <w:p w14:paraId="52EB95AE" w14:textId="09CD24C7" w:rsidR="00765B48" w:rsidRPr="00FB139B" w:rsidRDefault="00765B48" w:rsidP="00765B48">
      <w:pPr>
        <w:rPr>
          <w:rFonts w:ascii="Times New Roman" w:hAnsi="Times New Roman" w:cs="Times New Roman"/>
          <w:color w:val="000000" w:themeColor="text1"/>
        </w:rPr>
      </w:pPr>
      <w:r w:rsidRPr="00FB139B">
        <w:rPr>
          <w:rStyle w:val="selectable"/>
          <w:rFonts w:ascii="Times New Roman" w:hAnsi="Times New Roman" w:cs="Times New Roman"/>
          <w:color w:val="000000" w:themeColor="text1"/>
        </w:rPr>
        <w:t xml:space="preserve">where </w:t>
      </w:r>
      <w:r w:rsidRPr="00FB139B">
        <w:rPr>
          <w:rStyle w:val="selectable"/>
          <w:rFonts w:ascii="Times New Roman" w:hAnsi="Times New Roman" w:cs="Times New Roman"/>
          <w:i/>
          <w:color w:val="000000" w:themeColor="text1"/>
        </w:rPr>
        <w:t xml:space="preserve">d </w:t>
      </w:r>
      <w:r w:rsidRPr="00FB139B">
        <w:rPr>
          <w:rStyle w:val="selectable"/>
          <w:rFonts w:ascii="Times New Roman" w:hAnsi="Times New Roman" w:cs="Times New Roman"/>
          <w:color w:val="000000" w:themeColor="text1"/>
        </w:rPr>
        <w:t>denotes the distance</w:t>
      </w:r>
      <w:r w:rsidR="002F5DEC" w:rsidRPr="00FB139B">
        <w:rPr>
          <w:rStyle w:val="selectable"/>
          <w:rFonts w:ascii="Times New Roman" w:hAnsi="Times New Roman" w:cs="Times New Roman"/>
          <w:color w:val="000000" w:themeColor="text1"/>
        </w:rPr>
        <w:t xml:space="preserve"> (</w:t>
      </w:r>
      <w:r w:rsidR="006148E7" w:rsidRPr="00FB139B">
        <w:rPr>
          <w:rStyle w:val="selectable"/>
          <w:rFonts w:ascii="Times New Roman" w:hAnsi="Times New Roman" w:cs="Times New Roman"/>
          <w:color w:val="000000" w:themeColor="text1"/>
        </w:rPr>
        <w:t>F</w:t>
      </w:r>
      <w:r w:rsidR="002F5DEC" w:rsidRPr="00FB139B">
        <w:rPr>
          <w:rStyle w:val="selectable"/>
          <w:rFonts w:ascii="Times New Roman" w:hAnsi="Times New Roman" w:cs="Times New Roman"/>
          <w:color w:val="000000" w:themeColor="text1"/>
        </w:rPr>
        <w:t>ormula 1)</w:t>
      </w:r>
      <w:r w:rsidRPr="00FB139B">
        <w:rPr>
          <w:rStyle w:val="selectable"/>
          <w:rFonts w:ascii="Times New Roman" w:hAnsi="Times New Roman" w:cs="Times New Roman"/>
          <w:color w:val="000000" w:themeColor="text1"/>
        </w:rPr>
        <w:t xml:space="preserve">. The parameter </w:t>
      </w:r>
      <w:r w:rsidRPr="00FB139B">
        <w:rPr>
          <w:rStyle w:val="selectable"/>
          <w:rFonts w:ascii="Times New Roman" w:hAnsi="Times New Roman" w:cs="Times New Roman"/>
          <w:i/>
          <w:color w:val="000000" w:themeColor="text1"/>
        </w:rPr>
        <w:t>r</w:t>
      </w:r>
      <w:r w:rsidRPr="00FB139B">
        <w:rPr>
          <w:rStyle w:val="selectable"/>
          <w:rFonts w:ascii="Times New Roman" w:hAnsi="Times New Roman" w:cs="Times New Roman"/>
          <w:color w:val="000000" w:themeColor="text1"/>
        </w:rPr>
        <w:t xml:space="preserve"> denotes the distance at which the decay function reaches a value of </w:t>
      </w:r>
      <w:r w:rsidR="00BF690A">
        <w:rPr>
          <w:rStyle w:val="selectable"/>
          <w:rFonts w:ascii="Times New Roman" w:hAnsi="Times New Roman" w:cs="Times New Roman"/>
          <w:color w:val="000000" w:themeColor="text1"/>
        </w:rPr>
        <w:t>0.5</w:t>
      </w:r>
      <w:r w:rsidRPr="00FB139B">
        <w:rPr>
          <w:rStyle w:val="selectable"/>
          <w:rFonts w:ascii="Times New Roman" w:hAnsi="Times New Roman" w:cs="Times New Roman"/>
          <w:color w:val="000000" w:themeColor="text1"/>
        </w:rPr>
        <w:t xml:space="preserve"> and </w:t>
      </w:r>
      <w:r w:rsidRPr="00FB139B">
        <w:rPr>
          <w:rStyle w:val="selectable"/>
          <w:rFonts w:ascii="Times New Roman" w:hAnsi="Times New Roman" w:cs="Times New Roman"/>
          <w:i/>
          <w:color w:val="000000" w:themeColor="text1"/>
        </w:rPr>
        <w:t>s</w:t>
      </w:r>
      <w:r w:rsidRPr="00FB139B">
        <w:rPr>
          <w:rStyle w:val="selectable"/>
          <w:rFonts w:ascii="Times New Roman" w:hAnsi="Times New Roman" w:cs="Times New Roman"/>
          <w:color w:val="000000" w:themeColor="text1"/>
        </w:rPr>
        <w:t xml:space="preserve"> determines the slope of the decay with distance. In our analysis, we set </w:t>
      </w:r>
      <w:r w:rsidRPr="00FB139B">
        <w:rPr>
          <w:rStyle w:val="selectable"/>
          <w:rFonts w:ascii="Times New Roman" w:hAnsi="Times New Roman" w:cs="Times New Roman"/>
          <w:i/>
          <w:color w:val="000000" w:themeColor="text1"/>
        </w:rPr>
        <w:t>r = 60</w:t>
      </w:r>
      <w:r w:rsidRPr="00FB139B">
        <w:rPr>
          <w:rStyle w:val="selectable"/>
          <w:rFonts w:ascii="Times New Roman" w:hAnsi="Times New Roman" w:cs="Times New Roman"/>
          <w:color w:val="000000" w:themeColor="text1"/>
        </w:rPr>
        <w:t xml:space="preserve"> km and chose </w:t>
      </w:r>
      <w:r w:rsidRPr="00FB139B">
        <w:rPr>
          <w:rStyle w:val="selectable"/>
          <w:rFonts w:ascii="Times New Roman" w:hAnsi="Times New Roman" w:cs="Times New Roman"/>
          <w:i/>
          <w:color w:val="000000" w:themeColor="text1"/>
        </w:rPr>
        <w:t>s</w:t>
      </w:r>
      <w:r w:rsidRPr="00FB139B">
        <w:rPr>
          <w:rStyle w:val="selectable"/>
          <w:rFonts w:ascii="Times New Roman" w:hAnsi="Times New Roman" w:cs="Times New Roman"/>
          <w:color w:val="000000" w:themeColor="text1"/>
        </w:rPr>
        <w:t xml:space="preserve"> to be 7. Based on this function, people nearby are considered with a weight of nearly one, people with a distance of 60 kilometers receive a weight of 0.5 while people further away than 120 km are considered with a weight of nearly zero (see plot of decay function in Figure S1). We repeated this proceeding for each municipality. To ease interpretation of the map, we finally </w:t>
      </w:r>
      <w:r w:rsidRPr="00FB139B">
        <w:rPr>
          <w:rStyle w:val="selectable"/>
          <w:rFonts w:ascii="Times New Roman" w:hAnsi="Times New Roman" w:cs="Times New Roman"/>
          <w:i/>
          <w:color w:val="000000" w:themeColor="text1"/>
        </w:rPr>
        <w:t>z-</w:t>
      </w:r>
      <w:r w:rsidRPr="00FB139B">
        <w:rPr>
          <w:rStyle w:val="selectable"/>
          <w:rFonts w:ascii="Times New Roman" w:hAnsi="Times New Roman" w:cs="Times New Roman"/>
          <w:color w:val="000000" w:themeColor="text1"/>
        </w:rPr>
        <w:t xml:space="preserve">standardized the obtained municipality estimates. Consequently, those z-scores indicate to which degree each municipality’s score deviates from the average municipality score.  </w:t>
      </w:r>
    </w:p>
    <w:p w14:paraId="32DA0A01" w14:textId="77777777" w:rsidR="00B410BB" w:rsidRPr="00FB139B" w:rsidRDefault="00765B48" w:rsidP="00765B48">
      <w:pPr>
        <w:rPr>
          <w:rFonts w:ascii="Times New Roman" w:hAnsi="Times New Roman" w:cs="Times New Roman"/>
          <w:color w:val="000000" w:themeColor="text1"/>
        </w:rPr>
      </w:pPr>
      <w:r w:rsidRPr="00FB139B">
        <w:rPr>
          <w:rFonts w:ascii="Times New Roman" w:hAnsi="Times New Roman" w:cs="Times New Roman"/>
          <w:color w:val="000000" w:themeColor="text1"/>
        </w:rPr>
        <w:t xml:space="preserve">In addition, we also tested to which extent the revealed spatial distribution of loneliness would be sensitive to the parameters that we chose in </w:t>
      </w:r>
      <w:r w:rsidR="006148E7" w:rsidRPr="00FB139B">
        <w:rPr>
          <w:rFonts w:ascii="Times New Roman" w:hAnsi="Times New Roman" w:cs="Times New Roman"/>
          <w:color w:val="000000" w:themeColor="text1"/>
        </w:rPr>
        <w:t>F</w:t>
      </w:r>
      <w:r w:rsidRPr="00FB139B">
        <w:rPr>
          <w:rFonts w:ascii="Times New Roman" w:hAnsi="Times New Roman" w:cs="Times New Roman"/>
          <w:color w:val="000000" w:themeColor="text1"/>
        </w:rPr>
        <w:t xml:space="preserve">ormula </w:t>
      </w:r>
      <w:r w:rsidR="002F5DEC" w:rsidRPr="00FB139B">
        <w:rPr>
          <w:rFonts w:ascii="Times New Roman" w:hAnsi="Times New Roman" w:cs="Times New Roman"/>
          <w:color w:val="000000" w:themeColor="text1"/>
        </w:rPr>
        <w:t>1</w:t>
      </w:r>
      <w:r w:rsidRPr="00FB139B">
        <w:rPr>
          <w:rFonts w:ascii="Times New Roman" w:hAnsi="Times New Roman" w:cs="Times New Roman"/>
          <w:color w:val="000000" w:themeColor="text1"/>
        </w:rPr>
        <w:t>. Specifically, we lowered and raised the distance parameter r to 45 and 75 instead of 60. The distance decay functions based on these alternative parameters are also included in Fig</w:t>
      </w:r>
      <w:r w:rsidR="002F5DEC" w:rsidRPr="00FB139B">
        <w:rPr>
          <w:rFonts w:ascii="Times New Roman" w:hAnsi="Times New Roman" w:cs="Times New Roman"/>
          <w:color w:val="000000" w:themeColor="text1"/>
        </w:rPr>
        <w:t>ure</w:t>
      </w:r>
      <w:r w:rsidRPr="00FB139B">
        <w:rPr>
          <w:rFonts w:ascii="Times New Roman" w:hAnsi="Times New Roman" w:cs="Times New Roman"/>
          <w:color w:val="000000" w:themeColor="text1"/>
        </w:rPr>
        <w:t xml:space="preserve"> </w:t>
      </w:r>
      <w:r w:rsidR="002F5DEC" w:rsidRPr="00FB139B">
        <w:rPr>
          <w:rFonts w:ascii="Times New Roman" w:hAnsi="Times New Roman" w:cs="Times New Roman"/>
          <w:color w:val="000000" w:themeColor="text1"/>
        </w:rPr>
        <w:t>S2</w:t>
      </w:r>
      <w:r w:rsidRPr="00FB139B">
        <w:rPr>
          <w:rFonts w:ascii="Times New Roman" w:hAnsi="Times New Roman" w:cs="Times New Roman"/>
          <w:color w:val="000000" w:themeColor="text1"/>
        </w:rPr>
        <w:t>. Most importantly, the maps originating from those alternative specifications reveal the same spatial distribution of loneliness (and hence suggest the same conclusions) as the map provided in Fig</w:t>
      </w:r>
      <w:r w:rsidR="002F5DEC" w:rsidRPr="00FB139B">
        <w:rPr>
          <w:rFonts w:ascii="Times New Roman" w:hAnsi="Times New Roman" w:cs="Times New Roman"/>
          <w:color w:val="000000" w:themeColor="text1"/>
        </w:rPr>
        <w:t>ure 1 (main document)</w:t>
      </w:r>
      <w:r w:rsidRPr="00FB139B">
        <w:rPr>
          <w:rFonts w:ascii="Times New Roman" w:hAnsi="Times New Roman" w:cs="Times New Roman"/>
          <w:color w:val="000000" w:themeColor="text1"/>
        </w:rPr>
        <w:t>.</w:t>
      </w:r>
    </w:p>
    <w:p w14:paraId="71BEA160" w14:textId="77777777" w:rsidR="00B410BB" w:rsidRPr="00FB139B" w:rsidRDefault="00B410BB" w:rsidP="00B410BB">
      <w:pPr>
        <w:rPr>
          <w:rFonts w:ascii="Times New Roman" w:hAnsi="Times New Roman" w:cs="Times New Roman"/>
        </w:rPr>
      </w:pPr>
      <w:r w:rsidRPr="00FB139B">
        <w:rPr>
          <w:rFonts w:ascii="Times New Roman" w:hAnsi="Times New Roman" w:cs="Times New Roman"/>
        </w:rPr>
        <w:br w:type="page"/>
      </w:r>
    </w:p>
    <w:p w14:paraId="3941D7FC" w14:textId="77777777" w:rsidR="00B410BB" w:rsidRPr="00FB139B" w:rsidRDefault="00B410BB" w:rsidP="00B410BB">
      <w:pPr>
        <w:ind w:firstLine="0"/>
        <w:rPr>
          <w:rFonts w:ascii="Times New Roman" w:eastAsiaTheme="minorHAnsi" w:hAnsi="Times New Roman" w:cs="Times New Roman"/>
          <w:kern w:val="0"/>
          <w:sz w:val="22"/>
          <w:szCs w:val="22"/>
          <w:lang w:eastAsia="en-US"/>
        </w:rPr>
      </w:pPr>
      <w:r w:rsidRPr="00FB139B">
        <w:rPr>
          <w:rFonts w:ascii="Times New Roman" w:eastAsiaTheme="minorHAnsi" w:hAnsi="Times New Roman" w:cs="Times New Roman"/>
          <w:kern w:val="0"/>
          <w:sz w:val="22"/>
          <w:szCs w:val="22"/>
          <w:lang w:eastAsia="en-US"/>
        </w:rPr>
        <w:lastRenderedPageBreak/>
        <w:t xml:space="preserve">Table S1 </w:t>
      </w:r>
    </w:p>
    <w:p w14:paraId="2E07BEFB" w14:textId="77777777" w:rsidR="00B410BB" w:rsidRPr="00FB139B" w:rsidRDefault="00B410BB" w:rsidP="00B410BB">
      <w:pPr>
        <w:ind w:firstLine="0"/>
        <w:rPr>
          <w:rFonts w:ascii="Times New Roman" w:eastAsiaTheme="minorHAnsi" w:hAnsi="Times New Roman" w:cs="Times New Roman"/>
          <w:kern w:val="0"/>
          <w:sz w:val="22"/>
          <w:szCs w:val="22"/>
          <w:lang w:eastAsia="en-US"/>
        </w:rPr>
      </w:pPr>
      <w:r w:rsidRPr="00FB139B">
        <w:rPr>
          <w:rFonts w:ascii="Times New Roman" w:eastAsiaTheme="minorHAnsi" w:hAnsi="Times New Roman" w:cs="Times New Roman"/>
          <w:i/>
          <w:iCs/>
          <w:kern w:val="0"/>
          <w:sz w:val="22"/>
          <w:szCs w:val="22"/>
          <w:lang w:eastAsia="en-US"/>
        </w:rPr>
        <w:t>Comparison Between the Included and the Excluded Sample on all Investigated Continuous Individual-Level Variables</w:t>
      </w:r>
    </w:p>
    <w:tbl>
      <w:tblPr>
        <w:tblW w:w="964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94"/>
        <w:gridCol w:w="1701"/>
        <w:gridCol w:w="1418"/>
        <w:gridCol w:w="1417"/>
        <w:gridCol w:w="992"/>
        <w:gridCol w:w="1418"/>
      </w:tblGrid>
      <w:tr w:rsidR="00B410BB" w:rsidRPr="00FB139B" w14:paraId="62FD2347" w14:textId="77777777" w:rsidTr="00B410BB">
        <w:trPr>
          <w:trHeight w:val="300"/>
        </w:trPr>
        <w:tc>
          <w:tcPr>
            <w:tcW w:w="26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367441" w14:textId="77777777" w:rsidR="00B410BB" w:rsidRPr="00FB139B" w:rsidRDefault="00B410BB" w:rsidP="001D10D2">
            <w:pPr>
              <w:ind w:firstLine="0"/>
              <w:rPr>
                <w:rFonts w:ascii="Times New Roman" w:eastAsia="Times New Roman" w:hAnsi="Times New Roman" w:cs="Times New Roman"/>
                <w:kern w:val="0"/>
                <w:sz w:val="22"/>
                <w:szCs w:val="22"/>
                <w:lang w:eastAsia="de-DE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616CFFC" w14:textId="77777777" w:rsidR="00B410BB" w:rsidRPr="00FB139B" w:rsidRDefault="00B410BB" w:rsidP="001D10D2">
            <w:pPr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eastAsia="de-DE"/>
              </w:rPr>
            </w:pPr>
            <w:r w:rsidRPr="00FB139B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eastAsia="de-DE"/>
              </w:rPr>
              <w:t>Number of missing values in original sample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435BF75" w14:textId="77777777" w:rsidR="00B410BB" w:rsidRPr="00FB139B" w:rsidRDefault="00B410BB" w:rsidP="001D10D2">
            <w:pPr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eastAsia="de-DE"/>
              </w:rPr>
            </w:pPr>
            <w:r w:rsidRPr="00FB139B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eastAsia="de-DE"/>
              </w:rPr>
              <w:t>Means in the included sample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CFE94DE" w14:textId="77777777" w:rsidR="00B410BB" w:rsidRPr="00FB139B" w:rsidRDefault="00B410BB" w:rsidP="001D10D2">
            <w:pPr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eastAsia="de-DE"/>
              </w:rPr>
            </w:pPr>
            <w:r w:rsidRPr="00FB139B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eastAsia="de-DE"/>
              </w:rPr>
              <w:t>Means in the excluded sample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DA1C650" w14:textId="77777777" w:rsidR="00B410BB" w:rsidRPr="00FB139B" w:rsidRDefault="00B410BB" w:rsidP="001D10D2">
            <w:pPr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val="de-DE" w:eastAsia="de-DE"/>
              </w:rPr>
              <w:t xml:space="preserve">Cohens </w:t>
            </w:r>
            <w:r w:rsidRPr="00FB139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2"/>
                <w:szCs w:val="22"/>
                <w:lang w:val="de-DE" w:eastAsia="de-DE"/>
              </w:rPr>
              <w:t>d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241D7B5" w14:textId="77777777" w:rsidR="00B410BB" w:rsidRPr="00FB139B" w:rsidRDefault="00B410BB" w:rsidP="001D10D2">
            <w:pPr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val="de-DE" w:eastAsia="de-DE"/>
              </w:rPr>
              <w:t>95% CI</w:t>
            </w:r>
          </w:p>
        </w:tc>
      </w:tr>
      <w:tr w:rsidR="00B410BB" w:rsidRPr="00FB139B" w14:paraId="2925CAD4" w14:textId="77777777" w:rsidTr="00B410BB">
        <w:trPr>
          <w:trHeight w:val="300"/>
        </w:trPr>
        <w:tc>
          <w:tcPr>
            <w:tcW w:w="269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F439F" w14:textId="77777777" w:rsidR="00B410BB" w:rsidRPr="00FB139B" w:rsidRDefault="00B410BB" w:rsidP="001D10D2">
            <w:pPr>
              <w:ind w:firstLine="0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val="de-DE" w:eastAsia="de-DE"/>
              </w:rPr>
              <w:t>Age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A11E2A9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0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B313435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50.35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9AC7B50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45.32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03B6C1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-0.29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86EC58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[-0.32, -0.27]</w:t>
            </w:r>
          </w:p>
        </w:tc>
      </w:tr>
      <w:tr w:rsidR="00B410BB" w:rsidRPr="00FB139B" w14:paraId="15AE8A3D" w14:textId="77777777" w:rsidTr="00B410BB">
        <w:trPr>
          <w:trHeight w:val="30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2FF35" w14:textId="77777777" w:rsidR="00B410BB" w:rsidRPr="00FB139B" w:rsidRDefault="00B410BB" w:rsidP="001D10D2">
            <w:pPr>
              <w:ind w:firstLine="0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val="de-DE" w:eastAsia="de-DE"/>
              </w:rPr>
              <w:t>Education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04656614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1,32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4109CE3B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12.4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3039736B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12.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0D9C60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-0.0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34D3CF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[-0.06, -0.01]</w:t>
            </w:r>
          </w:p>
        </w:tc>
      </w:tr>
      <w:tr w:rsidR="00B410BB" w:rsidRPr="00FB139B" w14:paraId="070C15EC" w14:textId="77777777" w:rsidTr="00B410BB">
        <w:trPr>
          <w:trHeight w:val="30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9F80F" w14:textId="77777777" w:rsidR="00B410BB" w:rsidRPr="00FB139B" w:rsidRDefault="00B410BB" w:rsidP="001D10D2">
            <w:pPr>
              <w:ind w:firstLine="0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val="de-DE" w:eastAsia="de-DE"/>
              </w:rPr>
              <w:t>Incom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07AE569B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99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463D3526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7.8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352CDF87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7.8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880707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-0.0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8247E0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[-0.10, -0.05]</w:t>
            </w:r>
          </w:p>
        </w:tc>
      </w:tr>
      <w:tr w:rsidR="00B410BB" w:rsidRPr="00FB139B" w14:paraId="4B0925CC" w14:textId="77777777" w:rsidTr="00B410BB">
        <w:trPr>
          <w:trHeight w:val="30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1C564" w14:textId="77777777" w:rsidR="00B410BB" w:rsidRPr="00FB139B" w:rsidRDefault="00B410BB" w:rsidP="001D10D2">
            <w:pPr>
              <w:ind w:firstLine="0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val="de-DE" w:eastAsia="de-DE"/>
              </w:rPr>
              <w:t>Lonelines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FEE722F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99F3B6F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1.0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2CB7DA4E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1.0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3EB908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0.0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4D2174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[0.05, 0.11]</w:t>
            </w:r>
          </w:p>
        </w:tc>
      </w:tr>
      <w:tr w:rsidR="00B410BB" w:rsidRPr="00FB139B" w14:paraId="6960CC92" w14:textId="77777777" w:rsidTr="00B410BB">
        <w:trPr>
          <w:trHeight w:val="30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BE7F7" w14:textId="77777777" w:rsidR="00B410BB" w:rsidRPr="00FB139B" w:rsidRDefault="00B410BB" w:rsidP="001D10D2">
            <w:pPr>
              <w:ind w:firstLine="0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val="de-DE" w:eastAsia="de-DE"/>
              </w:rPr>
              <w:t>Contact frequency with friend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2FEB4F0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8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0703C97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2.1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1CD17228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2.2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152167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0.0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AF4117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[0.05, 0.11]</w:t>
            </w:r>
          </w:p>
        </w:tc>
      </w:tr>
      <w:tr w:rsidR="00B410BB" w:rsidRPr="00FB139B" w14:paraId="0075B3E3" w14:textId="77777777" w:rsidTr="00B410BB">
        <w:trPr>
          <w:trHeight w:val="30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4E63D" w14:textId="77777777" w:rsidR="00B410BB" w:rsidRPr="00FB139B" w:rsidRDefault="00B410BB" w:rsidP="001D10D2">
            <w:pPr>
              <w:ind w:firstLine="0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val="de-DE" w:eastAsia="de-DE"/>
              </w:rPr>
              <w:t>Contact frequency with relativ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08518CE7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7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B972C1F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2.2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31846F90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2.2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B8BA09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-0.0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C5B321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[-0.06, -0.01]</w:t>
            </w:r>
          </w:p>
        </w:tc>
      </w:tr>
      <w:tr w:rsidR="00B410BB" w:rsidRPr="00FB139B" w14:paraId="7B80A302" w14:textId="77777777" w:rsidTr="00B410BB">
        <w:trPr>
          <w:trHeight w:val="30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2B619" w14:textId="77777777" w:rsidR="00B410BB" w:rsidRPr="00FB139B" w:rsidRDefault="00B410BB" w:rsidP="001D10D2">
            <w:pPr>
              <w:ind w:firstLine="0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val="de-DE" w:eastAsia="de-DE"/>
              </w:rPr>
              <w:t>General health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790C47C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1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47CEA176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2.3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5D151298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2.4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772C2F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0.0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E6CE2E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[0.02, 0.07]</w:t>
            </w:r>
          </w:p>
        </w:tc>
      </w:tr>
      <w:tr w:rsidR="00B410BB" w:rsidRPr="00FB139B" w14:paraId="6AA42184" w14:textId="77777777" w:rsidTr="00B410BB">
        <w:trPr>
          <w:trHeight w:val="30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FA7DF0" w14:textId="77777777" w:rsidR="00B410BB" w:rsidRPr="00FB139B" w:rsidRDefault="00B410BB" w:rsidP="001D10D2">
            <w:pPr>
              <w:ind w:firstLine="0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val="de-DE" w:eastAsia="de-DE"/>
              </w:rPr>
              <w:t>Distance to public transport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4BE1D8D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2,94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C80A15C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0.1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2DBB1912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0.1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BD886C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0.0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27A2F9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[-0.01, 0.05]</w:t>
            </w:r>
          </w:p>
        </w:tc>
      </w:tr>
      <w:tr w:rsidR="00B410BB" w:rsidRPr="00FB139B" w14:paraId="5DAE2BCE" w14:textId="77777777" w:rsidTr="00B410BB">
        <w:trPr>
          <w:trHeight w:val="30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A6B6EC" w14:textId="77777777" w:rsidR="00B410BB" w:rsidRPr="00FB139B" w:rsidRDefault="00B410BB" w:rsidP="001D10D2">
            <w:pPr>
              <w:ind w:firstLine="0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val="de-DE" w:eastAsia="de-DE"/>
              </w:rPr>
              <w:t>Distance to public park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57C439C6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3,22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1DE94A0E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0.5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19CACEDC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0.6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6E843F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0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D432CF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[0.07, 0.13]</w:t>
            </w:r>
          </w:p>
        </w:tc>
      </w:tr>
      <w:tr w:rsidR="00B410BB" w:rsidRPr="00FB139B" w14:paraId="4E4DB038" w14:textId="77777777" w:rsidTr="00B410BB">
        <w:trPr>
          <w:trHeight w:val="300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D35A5E" w14:textId="77777777" w:rsidR="00B410BB" w:rsidRPr="00FB139B" w:rsidRDefault="00B410BB" w:rsidP="001D10D2">
            <w:pPr>
              <w:ind w:firstLine="0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eastAsia="de-DE"/>
              </w:rPr>
            </w:pPr>
            <w:r w:rsidRPr="00FB139B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eastAsia="de-DE"/>
              </w:rPr>
              <w:t>Distance to sport/leisure faciliti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03ED4DD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3,26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57900EB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0.7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3E252105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0.7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709B27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0.0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FCF4F2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[-0.01, 0.05]</w:t>
            </w:r>
          </w:p>
        </w:tc>
      </w:tr>
      <w:tr w:rsidR="00B410BB" w:rsidRPr="00FB139B" w14:paraId="7247914E" w14:textId="77777777" w:rsidTr="00B410BB">
        <w:trPr>
          <w:trHeight w:val="300"/>
        </w:trPr>
        <w:tc>
          <w:tcPr>
            <w:tcW w:w="269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56E390D" w14:textId="77777777" w:rsidR="00B410BB" w:rsidRPr="00FB139B" w:rsidRDefault="00B410BB" w:rsidP="001D10D2">
            <w:pPr>
              <w:ind w:firstLine="0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eastAsia="de-DE"/>
              </w:rPr>
            </w:pPr>
            <w:r w:rsidRPr="00FB139B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eastAsia="de-DE"/>
              </w:rPr>
              <w:t>Distance to nearest city center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408F5FFE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2,973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</w:tcPr>
          <w:p w14:paraId="57627CEC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2.36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</w:tcPr>
          <w:p w14:paraId="785F47EB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2.28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A56E892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-0.05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3251FF3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[-0.09, -0.02]</w:t>
            </w:r>
          </w:p>
        </w:tc>
      </w:tr>
      <w:tr w:rsidR="00B410BB" w:rsidRPr="00FB139B" w14:paraId="4D4F6578" w14:textId="77777777" w:rsidTr="00B410BB">
        <w:trPr>
          <w:trHeight w:val="300"/>
        </w:trPr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E9E4A0F" w14:textId="77777777" w:rsidR="00B410BB" w:rsidRPr="00FB139B" w:rsidRDefault="00B410BB" w:rsidP="001D10D2">
            <w:pPr>
              <w:ind w:firstLine="0"/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color w:val="000000"/>
                <w:kern w:val="0"/>
                <w:sz w:val="22"/>
                <w:szCs w:val="22"/>
                <w:lang w:val="de-DE" w:eastAsia="de-DE"/>
              </w:rPr>
              <w:t>Relation to neighbor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98BEA81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5,565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7B03486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1.2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DDBD477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1.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572C6A1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-0.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F3AC975" w14:textId="77777777" w:rsidR="00B410BB" w:rsidRPr="00FB139B" w:rsidRDefault="00B410BB" w:rsidP="001D10D2">
            <w:pPr>
              <w:ind w:firstLine="0"/>
              <w:jc w:val="right"/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</w:pPr>
            <w:r w:rsidRPr="00FB139B">
              <w:rPr>
                <w:rFonts w:ascii="Times New Roman" w:eastAsiaTheme="minorHAnsi" w:hAnsi="Times New Roman" w:cs="Times New Roman"/>
                <w:color w:val="000000"/>
                <w:kern w:val="0"/>
                <w:sz w:val="22"/>
                <w:szCs w:val="22"/>
                <w:lang w:val="de-DE" w:eastAsia="en-US"/>
              </w:rPr>
              <w:t>[-0.16, -0.07]</w:t>
            </w:r>
          </w:p>
        </w:tc>
      </w:tr>
    </w:tbl>
    <w:p w14:paraId="79F48FDF" w14:textId="77777777" w:rsidR="00285B82" w:rsidRPr="00893938" w:rsidRDefault="00B410BB" w:rsidP="00285B82">
      <w:pPr>
        <w:tabs>
          <w:tab w:val="left" w:pos="11199"/>
        </w:tabs>
        <w:ind w:right="124" w:firstLine="0"/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de-DE"/>
        </w:rPr>
      </w:pPr>
      <w:r w:rsidRPr="00893938">
        <w:rPr>
          <w:rFonts w:ascii="Times New Roman" w:eastAsia="Times New Roman" w:hAnsi="Times New Roman" w:cs="Times New Roman"/>
          <w:i/>
          <w:iCs/>
          <w:color w:val="000000"/>
          <w:kern w:val="0"/>
          <w:sz w:val="20"/>
          <w:szCs w:val="20"/>
          <w:lang w:eastAsia="de-DE"/>
        </w:rPr>
        <w:t>Note.</w:t>
      </w:r>
      <w:r w:rsidRPr="0089393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de-DE"/>
        </w:rPr>
        <w:t xml:space="preserve"> The included sample (</w:t>
      </w:r>
      <w:r w:rsidRPr="00893938">
        <w:rPr>
          <w:rFonts w:ascii="Times New Roman" w:eastAsia="Times New Roman" w:hAnsi="Times New Roman" w:cs="Times New Roman"/>
          <w:i/>
          <w:iCs/>
          <w:color w:val="000000"/>
          <w:kern w:val="0"/>
          <w:sz w:val="20"/>
          <w:szCs w:val="20"/>
          <w:lang w:eastAsia="de-DE"/>
        </w:rPr>
        <w:t>N</w:t>
      </w:r>
      <w:r w:rsidRPr="0089393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de-DE"/>
        </w:rPr>
        <w:t xml:space="preserve"> = 17,602) is the final sample used in this study. The excluded sample (</w:t>
      </w:r>
      <w:r w:rsidRPr="00893938">
        <w:rPr>
          <w:rFonts w:ascii="Times New Roman" w:eastAsia="Times New Roman" w:hAnsi="Times New Roman" w:cs="Times New Roman"/>
          <w:i/>
          <w:iCs/>
          <w:color w:val="000000"/>
          <w:kern w:val="0"/>
          <w:sz w:val="20"/>
          <w:szCs w:val="20"/>
          <w:lang w:eastAsia="de-DE"/>
        </w:rPr>
        <w:t>N</w:t>
      </w:r>
      <w:r w:rsidRPr="00893938">
        <w:rPr>
          <w:rFonts w:ascii="Times New Roman" w:eastAsia="Times New Roman" w:hAnsi="Times New Roman" w:cs="Times New Roman"/>
          <w:color w:val="000000"/>
          <w:kern w:val="0"/>
          <w:sz w:val="20"/>
          <w:szCs w:val="20"/>
          <w:lang w:eastAsia="de-DE"/>
        </w:rPr>
        <w:t xml:space="preserve"> = 7,879) were excluded because of missing values on one or more variable of interest.</w:t>
      </w:r>
      <w:r w:rsidR="00285B82" w:rsidRPr="00893938">
        <w:rPr>
          <w:rFonts w:ascii="Times New Roman" w:hAnsi="Times New Roman" w:cs="Times New Roman"/>
          <w:color w:val="000000" w:themeColor="text1"/>
          <w:sz w:val="20"/>
          <w:szCs w:val="20"/>
        </w:rPr>
        <w:br w:type="page"/>
      </w:r>
    </w:p>
    <w:p w14:paraId="364051B4" w14:textId="77777777" w:rsidR="00285B82" w:rsidRPr="00FB139B" w:rsidRDefault="00285B82" w:rsidP="00285B82">
      <w:pPr>
        <w:ind w:firstLine="0"/>
        <w:rPr>
          <w:rFonts w:ascii="Times New Roman" w:eastAsia="SimSun" w:hAnsi="Times New Roman" w:cs="Times New Roman"/>
          <w:color w:val="000000"/>
        </w:rPr>
      </w:pPr>
      <w:r w:rsidRPr="00FB139B">
        <w:rPr>
          <w:rFonts w:ascii="Times New Roman" w:eastAsia="SimSun" w:hAnsi="Times New Roman" w:cs="Times New Roman"/>
          <w:color w:val="000000"/>
        </w:rPr>
        <w:lastRenderedPageBreak/>
        <w:t>Table S2</w:t>
      </w:r>
    </w:p>
    <w:p w14:paraId="5C8B2B40" w14:textId="77777777" w:rsidR="00285B82" w:rsidRPr="00FB139B" w:rsidRDefault="00285B82" w:rsidP="00285B82">
      <w:pPr>
        <w:ind w:firstLine="0"/>
        <w:rPr>
          <w:rFonts w:ascii="Times New Roman" w:eastAsia="SimSun" w:hAnsi="Times New Roman" w:cs="Times New Roman"/>
          <w:i/>
          <w:color w:val="000000"/>
        </w:rPr>
      </w:pPr>
      <w:r w:rsidRPr="00FB139B">
        <w:rPr>
          <w:rFonts w:ascii="Times New Roman" w:eastAsia="SimSun" w:hAnsi="Times New Roman" w:cs="Times New Roman"/>
          <w:i/>
          <w:color w:val="000000"/>
        </w:rPr>
        <w:t>Assessment Years of the Variables at the Individual Level out of the SOEP-Core</w:t>
      </w:r>
    </w:p>
    <w:tbl>
      <w:tblPr>
        <w:tblStyle w:val="APAReport"/>
        <w:tblW w:w="7938" w:type="dxa"/>
        <w:tblLook w:val="04A0" w:firstRow="1" w:lastRow="0" w:firstColumn="1" w:lastColumn="0" w:noHBand="0" w:noVBand="1"/>
      </w:tblPr>
      <w:tblGrid>
        <w:gridCol w:w="1701"/>
        <w:gridCol w:w="3827"/>
        <w:gridCol w:w="2410"/>
      </w:tblGrid>
      <w:tr w:rsidR="00285B82" w:rsidRPr="00FB139B" w14:paraId="21CFEC8D" w14:textId="77777777" w:rsidTr="001D10D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701" w:type="dxa"/>
          </w:tcPr>
          <w:p w14:paraId="62070D51" w14:textId="77777777" w:rsidR="00285B82" w:rsidRPr="00FB139B" w:rsidRDefault="00285B82" w:rsidP="00285B82">
            <w:pPr>
              <w:spacing w:line="240" w:lineRule="auto"/>
              <w:ind w:firstLine="0"/>
              <w:rPr>
                <w:rFonts w:eastAsia="SimSun" w:cs="Times New Roman"/>
                <w:color w:val="000000"/>
              </w:rPr>
            </w:pPr>
            <w:r w:rsidRPr="00FB139B">
              <w:rPr>
                <w:rFonts w:eastAsia="SimSun" w:cs="Times New Roman"/>
                <w:color w:val="000000"/>
              </w:rPr>
              <w:t>SOEP Dataset</w:t>
            </w:r>
          </w:p>
        </w:tc>
        <w:tc>
          <w:tcPr>
            <w:tcW w:w="3827" w:type="dxa"/>
          </w:tcPr>
          <w:p w14:paraId="4396B8D0" w14:textId="77777777" w:rsidR="00285B82" w:rsidRPr="00FB139B" w:rsidRDefault="00285B82" w:rsidP="00285B82">
            <w:pPr>
              <w:spacing w:line="240" w:lineRule="auto"/>
              <w:ind w:firstLine="0"/>
              <w:rPr>
                <w:rFonts w:eastAsia="SimSun" w:cs="Times New Roman"/>
                <w:color w:val="000000"/>
              </w:rPr>
            </w:pPr>
            <w:r w:rsidRPr="00FB139B">
              <w:rPr>
                <w:rFonts w:eastAsia="SimSun" w:cs="Times New Roman"/>
                <w:color w:val="000000"/>
              </w:rPr>
              <w:t>Construct</w:t>
            </w:r>
          </w:p>
        </w:tc>
        <w:tc>
          <w:tcPr>
            <w:tcW w:w="2410" w:type="dxa"/>
          </w:tcPr>
          <w:p w14:paraId="083CDBFB" w14:textId="77777777" w:rsidR="00285B82" w:rsidRPr="00FB139B" w:rsidRDefault="00285B82" w:rsidP="00285B82">
            <w:pPr>
              <w:spacing w:line="240" w:lineRule="auto"/>
              <w:ind w:firstLine="0"/>
              <w:rPr>
                <w:rFonts w:eastAsia="SimSun" w:cs="Times New Roman"/>
                <w:color w:val="000000"/>
              </w:rPr>
            </w:pPr>
            <w:r w:rsidRPr="00FB139B">
              <w:rPr>
                <w:rFonts w:eastAsia="SimSun" w:cs="Times New Roman"/>
                <w:color w:val="000000"/>
              </w:rPr>
              <w:t>Assessment Year</w:t>
            </w:r>
          </w:p>
        </w:tc>
      </w:tr>
      <w:tr w:rsidR="00285B82" w:rsidRPr="00FB139B" w14:paraId="73B79A23" w14:textId="77777777" w:rsidTr="001D10D2">
        <w:tc>
          <w:tcPr>
            <w:tcW w:w="1701" w:type="dxa"/>
          </w:tcPr>
          <w:p w14:paraId="40B291D3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$</w:t>
            </w:r>
            <w:proofErr w:type="spellStart"/>
            <w:r w:rsidRPr="00FB139B">
              <w:rPr>
                <w:rFonts w:ascii="Times New Roman" w:eastAsia="SimSun" w:hAnsi="Times New Roman" w:cs="Times New Roman"/>
                <w:color w:val="000000"/>
              </w:rPr>
              <w:t>ppfad</w:t>
            </w:r>
            <w:proofErr w:type="spellEnd"/>
          </w:p>
        </w:tc>
        <w:tc>
          <w:tcPr>
            <w:tcW w:w="3827" w:type="dxa"/>
          </w:tcPr>
          <w:p w14:paraId="1D9112C3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Sex</w:t>
            </w:r>
          </w:p>
        </w:tc>
        <w:tc>
          <w:tcPr>
            <w:tcW w:w="2410" w:type="dxa"/>
          </w:tcPr>
          <w:p w14:paraId="618984C6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Background variable</w:t>
            </w:r>
          </w:p>
        </w:tc>
      </w:tr>
      <w:tr w:rsidR="00285B82" w:rsidRPr="00FB139B" w14:paraId="0A353EDF" w14:textId="77777777" w:rsidTr="001D10D2">
        <w:tc>
          <w:tcPr>
            <w:tcW w:w="1701" w:type="dxa"/>
          </w:tcPr>
          <w:p w14:paraId="65A1145E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$</w:t>
            </w:r>
            <w:proofErr w:type="spellStart"/>
            <w:r w:rsidRPr="00FB139B">
              <w:rPr>
                <w:rFonts w:ascii="Times New Roman" w:eastAsia="SimSun" w:hAnsi="Times New Roman" w:cs="Times New Roman"/>
                <w:color w:val="000000"/>
              </w:rPr>
              <w:t>ppfad</w:t>
            </w:r>
            <w:proofErr w:type="spellEnd"/>
          </w:p>
        </w:tc>
        <w:tc>
          <w:tcPr>
            <w:tcW w:w="3827" w:type="dxa"/>
          </w:tcPr>
          <w:p w14:paraId="6F974A77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Age</w:t>
            </w:r>
          </w:p>
        </w:tc>
        <w:tc>
          <w:tcPr>
            <w:tcW w:w="2410" w:type="dxa"/>
          </w:tcPr>
          <w:p w14:paraId="1A109BC9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Background variable</w:t>
            </w:r>
          </w:p>
        </w:tc>
      </w:tr>
      <w:tr w:rsidR="00285B82" w:rsidRPr="00FB139B" w14:paraId="53D88907" w14:textId="77777777" w:rsidTr="001D10D2">
        <w:tc>
          <w:tcPr>
            <w:tcW w:w="1701" w:type="dxa"/>
          </w:tcPr>
          <w:p w14:paraId="37B9A41D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$</w:t>
            </w:r>
            <w:proofErr w:type="spellStart"/>
            <w:r w:rsidRPr="00FB139B">
              <w:rPr>
                <w:rFonts w:ascii="Times New Roman" w:eastAsia="SimSun" w:hAnsi="Times New Roman" w:cs="Times New Roman"/>
                <w:color w:val="000000"/>
              </w:rPr>
              <w:t>ppfad</w:t>
            </w:r>
            <w:proofErr w:type="spellEnd"/>
          </w:p>
        </w:tc>
        <w:tc>
          <w:tcPr>
            <w:tcW w:w="3827" w:type="dxa"/>
          </w:tcPr>
          <w:p w14:paraId="67D9C1BA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Migration background</w:t>
            </w:r>
          </w:p>
        </w:tc>
        <w:tc>
          <w:tcPr>
            <w:tcW w:w="2410" w:type="dxa"/>
          </w:tcPr>
          <w:p w14:paraId="27E9EA91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Background variable</w:t>
            </w:r>
          </w:p>
        </w:tc>
      </w:tr>
      <w:tr w:rsidR="00285B82" w:rsidRPr="00FB139B" w14:paraId="021EDE0C" w14:textId="77777777" w:rsidTr="001D10D2">
        <w:tc>
          <w:tcPr>
            <w:tcW w:w="1701" w:type="dxa"/>
          </w:tcPr>
          <w:p w14:paraId="350DAEE8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$</w:t>
            </w:r>
            <w:proofErr w:type="spellStart"/>
            <w:r w:rsidRPr="00FB139B">
              <w:rPr>
                <w:rFonts w:ascii="Times New Roman" w:eastAsia="SimSun" w:hAnsi="Times New Roman" w:cs="Times New Roman"/>
                <w:color w:val="000000"/>
              </w:rPr>
              <w:t>BEHBrutto</w:t>
            </w:r>
            <w:proofErr w:type="spellEnd"/>
          </w:p>
        </w:tc>
        <w:tc>
          <w:tcPr>
            <w:tcW w:w="3827" w:type="dxa"/>
          </w:tcPr>
          <w:p w14:paraId="68FBBA31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Type of space</w:t>
            </w:r>
          </w:p>
        </w:tc>
        <w:tc>
          <w:tcPr>
            <w:tcW w:w="2410" w:type="dxa"/>
          </w:tcPr>
          <w:p w14:paraId="1C22E7AF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2014</w:t>
            </w:r>
          </w:p>
        </w:tc>
      </w:tr>
      <w:tr w:rsidR="00285B82" w:rsidRPr="00FB139B" w14:paraId="1A45B221" w14:textId="77777777" w:rsidTr="001D10D2">
        <w:tc>
          <w:tcPr>
            <w:tcW w:w="1701" w:type="dxa"/>
          </w:tcPr>
          <w:p w14:paraId="7539320C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$</w:t>
            </w:r>
            <w:proofErr w:type="spellStart"/>
            <w:r w:rsidRPr="00FB139B">
              <w:rPr>
                <w:rFonts w:ascii="Times New Roman" w:eastAsia="SimSun" w:hAnsi="Times New Roman" w:cs="Times New Roman"/>
                <w:color w:val="000000"/>
              </w:rPr>
              <w:t>BEHBrutto</w:t>
            </w:r>
            <w:proofErr w:type="spellEnd"/>
          </w:p>
        </w:tc>
        <w:tc>
          <w:tcPr>
            <w:tcW w:w="3827" w:type="dxa"/>
          </w:tcPr>
          <w:p w14:paraId="2E41DF56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Residential region</w:t>
            </w:r>
          </w:p>
        </w:tc>
        <w:tc>
          <w:tcPr>
            <w:tcW w:w="2410" w:type="dxa"/>
          </w:tcPr>
          <w:p w14:paraId="3021C314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2014</w:t>
            </w:r>
          </w:p>
        </w:tc>
      </w:tr>
      <w:tr w:rsidR="00285B82" w:rsidRPr="00FB139B" w14:paraId="68EAA8C7" w14:textId="77777777" w:rsidTr="001D10D2">
        <w:tc>
          <w:tcPr>
            <w:tcW w:w="1701" w:type="dxa"/>
          </w:tcPr>
          <w:p w14:paraId="7ECF69FC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$</w:t>
            </w:r>
            <w:proofErr w:type="spellStart"/>
            <w:r w:rsidRPr="00FB139B">
              <w:rPr>
                <w:rFonts w:ascii="Times New Roman" w:eastAsia="SimSun" w:hAnsi="Times New Roman" w:cs="Times New Roman"/>
                <w:color w:val="000000"/>
              </w:rPr>
              <w:t>hgen</w:t>
            </w:r>
            <w:proofErr w:type="spellEnd"/>
          </w:p>
        </w:tc>
        <w:tc>
          <w:tcPr>
            <w:tcW w:w="3827" w:type="dxa"/>
          </w:tcPr>
          <w:p w14:paraId="7621EC1E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Household income (log-transformed)</w:t>
            </w:r>
          </w:p>
        </w:tc>
        <w:tc>
          <w:tcPr>
            <w:tcW w:w="2410" w:type="dxa"/>
          </w:tcPr>
          <w:p w14:paraId="0E6C399B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2013</w:t>
            </w:r>
          </w:p>
        </w:tc>
      </w:tr>
      <w:tr w:rsidR="00285B82" w:rsidRPr="00FB139B" w14:paraId="57456150" w14:textId="77777777" w:rsidTr="001D10D2">
        <w:tc>
          <w:tcPr>
            <w:tcW w:w="1701" w:type="dxa"/>
          </w:tcPr>
          <w:p w14:paraId="0D59C059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$</w:t>
            </w:r>
            <w:proofErr w:type="spellStart"/>
            <w:r w:rsidRPr="00FB139B">
              <w:rPr>
                <w:rFonts w:ascii="Times New Roman" w:eastAsia="SimSun" w:hAnsi="Times New Roman" w:cs="Times New Roman"/>
                <w:color w:val="000000"/>
              </w:rPr>
              <w:t>pgen</w:t>
            </w:r>
            <w:proofErr w:type="spellEnd"/>
          </w:p>
        </w:tc>
        <w:tc>
          <w:tcPr>
            <w:tcW w:w="3827" w:type="dxa"/>
          </w:tcPr>
          <w:p w14:paraId="4734D8F1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Education in years</w:t>
            </w:r>
          </w:p>
        </w:tc>
        <w:tc>
          <w:tcPr>
            <w:tcW w:w="2410" w:type="dxa"/>
          </w:tcPr>
          <w:p w14:paraId="517381BF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2013</w:t>
            </w:r>
          </w:p>
        </w:tc>
      </w:tr>
      <w:tr w:rsidR="00285B82" w:rsidRPr="00FB139B" w14:paraId="6EDD8CA9" w14:textId="77777777" w:rsidTr="001D10D2">
        <w:tc>
          <w:tcPr>
            <w:tcW w:w="1701" w:type="dxa"/>
          </w:tcPr>
          <w:p w14:paraId="1BB32D9B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$p</w:t>
            </w:r>
          </w:p>
        </w:tc>
        <w:tc>
          <w:tcPr>
            <w:tcW w:w="3827" w:type="dxa"/>
          </w:tcPr>
          <w:p w14:paraId="43E94A3B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Employment status</w:t>
            </w:r>
          </w:p>
        </w:tc>
        <w:tc>
          <w:tcPr>
            <w:tcW w:w="2410" w:type="dxa"/>
          </w:tcPr>
          <w:p w14:paraId="67D198BE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2013</w:t>
            </w:r>
          </w:p>
        </w:tc>
      </w:tr>
      <w:tr w:rsidR="00285B82" w:rsidRPr="00FB139B" w14:paraId="43D29CC3" w14:textId="77777777" w:rsidTr="001D10D2">
        <w:tc>
          <w:tcPr>
            <w:tcW w:w="1701" w:type="dxa"/>
          </w:tcPr>
          <w:p w14:paraId="446A0EDA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$p</w:t>
            </w:r>
          </w:p>
        </w:tc>
        <w:tc>
          <w:tcPr>
            <w:tcW w:w="3827" w:type="dxa"/>
          </w:tcPr>
          <w:p w14:paraId="33C8AAEC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Relationship status</w:t>
            </w:r>
          </w:p>
        </w:tc>
        <w:tc>
          <w:tcPr>
            <w:tcW w:w="2410" w:type="dxa"/>
          </w:tcPr>
          <w:p w14:paraId="3451DE86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2013</w:t>
            </w:r>
          </w:p>
        </w:tc>
      </w:tr>
      <w:tr w:rsidR="00285B82" w:rsidRPr="00FB139B" w14:paraId="5D3DB3DF" w14:textId="77777777" w:rsidTr="001D10D2">
        <w:tc>
          <w:tcPr>
            <w:tcW w:w="1701" w:type="dxa"/>
          </w:tcPr>
          <w:p w14:paraId="01D4B5C4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$p</w:t>
            </w:r>
          </w:p>
        </w:tc>
        <w:tc>
          <w:tcPr>
            <w:tcW w:w="3827" w:type="dxa"/>
          </w:tcPr>
          <w:p w14:paraId="584DDA45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Contact frequency with friends</w:t>
            </w:r>
          </w:p>
        </w:tc>
        <w:tc>
          <w:tcPr>
            <w:tcW w:w="2410" w:type="dxa"/>
          </w:tcPr>
          <w:p w14:paraId="3DBB8081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2013</w:t>
            </w:r>
          </w:p>
        </w:tc>
      </w:tr>
      <w:tr w:rsidR="00285B82" w:rsidRPr="00FB139B" w14:paraId="6AD4681C" w14:textId="77777777" w:rsidTr="001D10D2">
        <w:tc>
          <w:tcPr>
            <w:tcW w:w="1701" w:type="dxa"/>
          </w:tcPr>
          <w:p w14:paraId="232A5824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$p</w:t>
            </w:r>
          </w:p>
        </w:tc>
        <w:tc>
          <w:tcPr>
            <w:tcW w:w="3827" w:type="dxa"/>
          </w:tcPr>
          <w:p w14:paraId="2A8426A9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Contact Frequency with relatives</w:t>
            </w:r>
          </w:p>
        </w:tc>
        <w:tc>
          <w:tcPr>
            <w:tcW w:w="2410" w:type="dxa"/>
          </w:tcPr>
          <w:p w14:paraId="2ACBE31C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2013</w:t>
            </w:r>
          </w:p>
        </w:tc>
      </w:tr>
      <w:tr w:rsidR="00285B82" w:rsidRPr="00FB139B" w14:paraId="2524BD71" w14:textId="77777777" w:rsidTr="001D10D2">
        <w:tc>
          <w:tcPr>
            <w:tcW w:w="1701" w:type="dxa"/>
          </w:tcPr>
          <w:p w14:paraId="71AAEA30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$p</w:t>
            </w:r>
          </w:p>
        </w:tc>
        <w:tc>
          <w:tcPr>
            <w:tcW w:w="3827" w:type="dxa"/>
          </w:tcPr>
          <w:p w14:paraId="44E7228E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General health</w:t>
            </w:r>
          </w:p>
        </w:tc>
        <w:tc>
          <w:tcPr>
            <w:tcW w:w="2410" w:type="dxa"/>
          </w:tcPr>
          <w:p w14:paraId="722589CF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2013</w:t>
            </w:r>
          </w:p>
        </w:tc>
      </w:tr>
      <w:tr w:rsidR="00285B82" w:rsidRPr="00FB139B" w14:paraId="7514135B" w14:textId="77777777" w:rsidTr="001D10D2">
        <w:tc>
          <w:tcPr>
            <w:tcW w:w="1701" w:type="dxa"/>
          </w:tcPr>
          <w:p w14:paraId="0D84599E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$</w:t>
            </w:r>
            <w:proofErr w:type="spellStart"/>
            <w:r w:rsidRPr="00FB139B">
              <w:rPr>
                <w:rFonts w:ascii="Times New Roman" w:eastAsia="SimSun" w:hAnsi="Times New Roman" w:cs="Times New Roman"/>
                <w:color w:val="000000"/>
              </w:rPr>
              <w:t>beh</w:t>
            </w:r>
            <w:proofErr w:type="spellEnd"/>
          </w:p>
        </w:tc>
        <w:tc>
          <w:tcPr>
            <w:tcW w:w="3827" w:type="dxa"/>
          </w:tcPr>
          <w:p w14:paraId="296EB367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Walking distance to public transportation</w:t>
            </w:r>
          </w:p>
        </w:tc>
        <w:tc>
          <w:tcPr>
            <w:tcW w:w="2410" w:type="dxa"/>
          </w:tcPr>
          <w:p w14:paraId="16E54851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2014</w:t>
            </w:r>
          </w:p>
        </w:tc>
      </w:tr>
      <w:tr w:rsidR="00285B82" w:rsidRPr="00FB139B" w14:paraId="39626FEA" w14:textId="77777777" w:rsidTr="001D10D2">
        <w:tc>
          <w:tcPr>
            <w:tcW w:w="1701" w:type="dxa"/>
          </w:tcPr>
          <w:p w14:paraId="1E377249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$</w:t>
            </w:r>
            <w:proofErr w:type="spellStart"/>
            <w:r w:rsidRPr="00FB139B">
              <w:rPr>
                <w:rFonts w:ascii="Times New Roman" w:eastAsia="SimSun" w:hAnsi="Times New Roman" w:cs="Times New Roman"/>
                <w:color w:val="000000"/>
              </w:rPr>
              <w:t>beh</w:t>
            </w:r>
            <w:proofErr w:type="spellEnd"/>
          </w:p>
        </w:tc>
        <w:tc>
          <w:tcPr>
            <w:tcW w:w="3827" w:type="dxa"/>
          </w:tcPr>
          <w:p w14:paraId="50282778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Walking distance to public parks</w:t>
            </w:r>
          </w:p>
        </w:tc>
        <w:tc>
          <w:tcPr>
            <w:tcW w:w="2410" w:type="dxa"/>
          </w:tcPr>
          <w:p w14:paraId="2F7F1557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2014</w:t>
            </w:r>
          </w:p>
        </w:tc>
      </w:tr>
      <w:tr w:rsidR="00285B82" w:rsidRPr="00FB139B" w14:paraId="7C25CAA9" w14:textId="77777777" w:rsidTr="001D10D2">
        <w:tc>
          <w:tcPr>
            <w:tcW w:w="1701" w:type="dxa"/>
          </w:tcPr>
          <w:p w14:paraId="106C3E86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$</w:t>
            </w:r>
            <w:proofErr w:type="spellStart"/>
            <w:r w:rsidRPr="00FB139B">
              <w:rPr>
                <w:rFonts w:ascii="Times New Roman" w:eastAsia="SimSun" w:hAnsi="Times New Roman" w:cs="Times New Roman"/>
                <w:color w:val="000000"/>
              </w:rPr>
              <w:t>beh</w:t>
            </w:r>
            <w:proofErr w:type="spellEnd"/>
          </w:p>
        </w:tc>
        <w:tc>
          <w:tcPr>
            <w:tcW w:w="3827" w:type="dxa"/>
          </w:tcPr>
          <w:p w14:paraId="23A75E58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Walking distance to sport and leisure activities</w:t>
            </w:r>
          </w:p>
        </w:tc>
        <w:tc>
          <w:tcPr>
            <w:tcW w:w="2410" w:type="dxa"/>
          </w:tcPr>
          <w:p w14:paraId="66DB0A44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2014</w:t>
            </w:r>
          </w:p>
        </w:tc>
      </w:tr>
      <w:tr w:rsidR="00285B82" w:rsidRPr="00FB139B" w14:paraId="6AF44B83" w14:textId="77777777" w:rsidTr="001D10D2">
        <w:tc>
          <w:tcPr>
            <w:tcW w:w="1701" w:type="dxa"/>
          </w:tcPr>
          <w:p w14:paraId="50DCAE2E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$</w:t>
            </w:r>
            <w:proofErr w:type="spellStart"/>
            <w:r w:rsidRPr="00FB139B">
              <w:rPr>
                <w:rFonts w:ascii="Times New Roman" w:eastAsia="SimSun" w:hAnsi="Times New Roman" w:cs="Times New Roman"/>
                <w:color w:val="000000"/>
              </w:rPr>
              <w:t>beh</w:t>
            </w:r>
            <w:proofErr w:type="spellEnd"/>
          </w:p>
        </w:tc>
        <w:tc>
          <w:tcPr>
            <w:tcW w:w="3827" w:type="dxa"/>
          </w:tcPr>
          <w:p w14:paraId="3D12ED0F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Distance to nearest city center</w:t>
            </w:r>
          </w:p>
        </w:tc>
        <w:tc>
          <w:tcPr>
            <w:tcW w:w="2410" w:type="dxa"/>
          </w:tcPr>
          <w:p w14:paraId="1A1D23D4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2014</w:t>
            </w:r>
          </w:p>
        </w:tc>
      </w:tr>
      <w:tr w:rsidR="00285B82" w:rsidRPr="00FB139B" w14:paraId="5E856A91" w14:textId="77777777" w:rsidTr="001D10D2">
        <w:tc>
          <w:tcPr>
            <w:tcW w:w="1701" w:type="dxa"/>
          </w:tcPr>
          <w:p w14:paraId="3901D614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$</w:t>
            </w:r>
            <w:proofErr w:type="spellStart"/>
            <w:r w:rsidRPr="00FB139B">
              <w:rPr>
                <w:rFonts w:ascii="Times New Roman" w:eastAsia="SimSun" w:hAnsi="Times New Roman" w:cs="Times New Roman"/>
                <w:color w:val="000000"/>
              </w:rPr>
              <w:t>beh</w:t>
            </w:r>
            <w:proofErr w:type="spellEnd"/>
          </w:p>
        </w:tc>
        <w:tc>
          <w:tcPr>
            <w:tcW w:w="3827" w:type="dxa"/>
          </w:tcPr>
          <w:p w14:paraId="167E8FEA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Relation to neighbors</w:t>
            </w:r>
          </w:p>
        </w:tc>
        <w:tc>
          <w:tcPr>
            <w:tcW w:w="2410" w:type="dxa"/>
          </w:tcPr>
          <w:p w14:paraId="1063C4E6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2014</w:t>
            </w:r>
          </w:p>
        </w:tc>
      </w:tr>
      <w:tr w:rsidR="00285B82" w:rsidRPr="00FB139B" w14:paraId="1634AB0F" w14:textId="77777777" w:rsidTr="001D10D2">
        <w:tc>
          <w:tcPr>
            <w:tcW w:w="1701" w:type="dxa"/>
          </w:tcPr>
          <w:p w14:paraId="3F5633AA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$p</w:t>
            </w:r>
          </w:p>
        </w:tc>
        <w:tc>
          <w:tcPr>
            <w:tcW w:w="3827" w:type="dxa"/>
          </w:tcPr>
          <w:p w14:paraId="6908C551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Loneliness</w:t>
            </w:r>
          </w:p>
        </w:tc>
        <w:tc>
          <w:tcPr>
            <w:tcW w:w="2410" w:type="dxa"/>
          </w:tcPr>
          <w:p w14:paraId="108695FC" w14:textId="77777777" w:rsidR="00285B82" w:rsidRPr="00FB139B" w:rsidRDefault="00285B82" w:rsidP="00285B82">
            <w:pPr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</w:rPr>
              <w:t>2013</w:t>
            </w:r>
          </w:p>
        </w:tc>
      </w:tr>
    </w:tbl>
    <w:p w14:paraId="7D930F00" w14:textId="77777777" w:rsidR="00B410BB" w:rsidRPr="00FB139B" w:rsidRDefault="00B410BB" w:rsidP="00FB139B">
      <w:pPr>
        <w:tabs>
          <w:tab w:val="left" w:pos="499"/>
        </w:tabs>
        <w:ind w:firstLine="0"/>
        <w:rPr>
          <w:rFonts w:ascii="Times New Roman" w:hAnsi="Times New Roman" w:cs="Times New Roman"/>
          <w:color w:val="000000" w:themeColor="text1"/>
        </w:rPr>
        <w:sectPr w:rsidR="00B410BB" w:rsidRPr="00FB139B" w:rsidSect="00ED758F">
          <w:headerReference w:type="default" r:id="rId7"/>
          <w:pgSz w:w="11900" w:h="16840"/>
          <w:pgMar w:top="1417" w:right="1417" w:bottom="1134" w:left="1417" w:header="708" w:footer="708" w:gutter="0"/>
          <w:cols w:space="708"/>
          <w:docGrid w:linePitch="360"/>
        </w:sectPr>
      </w:pPr>
    </w:p>
    <w:p w14:paraId="0DB367D1" w14:textId="77777777" w:rsidR="00FB139B" w:rsidRPr="00FB139B" w:rsidRDefault="00FB139B" w:rsidP="00FB139B">
      <w:pPr>
        <w:spacing w:before="240"/>
        <w:ind w:firstLine="0"/>
        <w:contextualSpacing/>
        <w:rPr>
          <w:rFonts w:ascii="Times New Roman" w:eastAsia="SimSun" w:hAnsi="Times New Roman" w:cs="Times New Roman"/>
          <w:color w:val="000000"/>
        </w:rPr>
      </w:pPr>
      <w:r w:rsidRPr="00FB139B">
        <w:rPr>
          <w:rFonts w:ascii="Times New Roman" w:eastAsia="SimSun" w:hAnsi="Times New Roman" w:cs="Times New Roman"/>
          <w:color w:val="000000"/>
        </w:rPr>
        <w:lastRenderedPageBreak/>
        <w:t>Table S</w:t>
      </w:r>
      <w:r>
        <w:rPr>
          <w:rFonts w:ascii="Times New Roman" w:eastAsia="SimSun" w:hAnsi="Times New Roman" w:cs="Times New Roman"/>
          <w:color w:val="000000"/>
        </w:rPr>
        <w:t>3</w:t>
      </w:r>
    </w:p>
    <w:p w14:paraId="36A2774C" w14:textId="3EAB30B9" w:rsidR="00FB139B" w:rsidRPr="00FB139B" w:rsidRDefault="00FB139B" w:rsidP="00FB139B">
      <w:pPr>
        <w:spacing w:before="240"/>
        <w:ind w:firstLine="0"/>
        <w:contextualSpacing/>
        <w:rPr>
          <w:rFonts w:ascii="Times New Roman" w:eastAsia="SimSun" w:hAnsi="Times New Roman" w:cs="Times New Roman"/>
          <w:i/>
          <w:iCs/>
          <w:color w:val="000000"/>
        </w:rPr>
      </w:pPr>
      <w:r w:rsidRPr="00FB139B">
        <w:rPr>
          <w:rFonts w:ascii="Times New Roman" w:eastAsia="SimSun" w:hAnsi="Times New Roman" w:cs="Times New Roman"/>
          <w:i/>
          <w:iCs/>
          <w:color w:val="000000"/>
        </w:rPr>
        <w:t xml:space="preserve">Means, </w:t>
      </w:r>
      <w:r w:rsidR="00893938">
        <w:rPr>
          <w:rFonts w:ascii="Times New Roman" w:eastAsia="SimSun" w:hAnsi="Times New Roman" w:cs="Times New Roman"/>
          <w:i/>
          <w:iCs/>
          <w:color w:val="000000"/>
        </w:rPr>
        <w:t>S</w:t>
      </w:r>
      <w:r w:rsidRPr="00FB139B">
        <w:rPr>
          <w:rFonts w:ascii="Times New Roman" w:eastAsia="SimSun" w:hAnsi="Times New Roman" w:cs="Times New Roman"/>
          <w:i/>
          <w:iCs/>
          <w:color w:val="000000"/>
        </w:rPr>
        <w:t xml:space="preserve">tandard </w:t>
      </w:r>
      <w:r w:rsidR="00893938">
        <w:rPr>
          <w:rFonts w:ascii="Times New Roman" w:eastAsia="SimSun" w:hAnsi="Times New Roman" w:cs="Times New Roman"/>
          <w:i/>
          <w:iCs/>
          <w:color w:val="000000"/>
        </w:rPr>
        <w:t>D</w:t>
      </w:r>
      <w:r w:rsidRPr="00FB139B">
        <w:rPr>
          <w:rFonts w:ascii="Times New Roman" w:eastAsia="SimSun" w:hAnsi="Times New Roman" w:cs="Times New Roman"/>
          <w:i/>
          <w:iCs/>
          <w:color w:val="000000"/>
        </w:rPr>
        <w:t xml:space="preserve">eviations, and </w:t>
      </w:r>
      <w:r w:rsidR="00893938">
        <w:rPr>
          <w:rFonts w:ascii="Times New Roman" w:eastAsia="SimSun" w:hAnsi="Times New Roman" w:cs="Times New Roman"/>
          <w:i/>
          <w:iCs/>
          <w:color w:val="000000"/>
        </w:rPr>
        <w:t>C</w:t>
      </w:r>
      <w:r w:rsidRPr="00FB139B">
        <w:rPr>
          <w:rFonts w:ascii="Times New Roman" w:eastAsia="SimSun" w:hAnsi="Times New Roman" w:cs="Times New Roman"/>
          <w:i/>
          <w:iCs/>
          <w:color w:val="000000"/>
        </w:rPr>
        <w:t xml:space="preserve">orrelations </w:t>
      </w:r>
      <w:r w:rsidR="00893938">
        <w:rPr>
          <w:rFonts w:ascii="Times New Roman" w:eastAsia="SimSun" w:hAnsi="Times New Roman" w:cs="Times New Roman"/>
          <w:i/>
          <w:iCs/>
          <w:color w:val="000000"/>
        </w:rPr>
        <w:t>W</w:t>
      </w:r>
      <w:r w:rsidRPr="00FB139B">
        <w:rPr>
          <w:rFonts w:ascii="Times New Roman" w:eastAsia="SimSun" w:hAnsi="Times New Roman" w:cs="Times New Roman"/>
          <w:i/>
          <w:iCs/>
          <w:color w:val="000000"/>
        </w:rPr>
        <w:t xml:space="preserve">ith </w:t>
      </w:r>
      <w:r w:rsidR="00893938">
        <w:rPr>
          <w:rFonts w:ascii="Times New Roman" w:eastAsia="SimSun" w:hAnsi="Times New Roman" w:cs="Times New Roman"/>
          <w:i/>
          <w:iCs/>
          <w:color w:val="000000"/>
        </w:rPr>
        <w:t>C</w:t>
      </w:r>
      <w:r w:rsidRPr="00FB139B">
        <w:rPr>
          <w:rFonts w:ascii="Times New Roman" w:eastAsia="SimSun" w:hAnsi="Times New Roman" w:cs="Times New Roman"/>
          <w:i/>
          <w:iCs/>
          <w:color w:val="000000"/>
        </w:rPr>
        <w:t xml:space="preserve">onfidence </w:t>
      </w:r>
      <w:r w:rsidR="00893938">
        <w:rPr>
          <w:rFonts w:ascii="Times New Roman" w:eastAsia="SimSun" w:hAnsi="Times New Roman" w:cs="Times New Roman"/>
          <w:i/>
          <w:iCs/>
          <w:color w:val="000000"/>
        </w:rPr>
        <w:t>I</w:t>
      </w:r>
      <w:r w:rsidRPr="00FB139B">
        <w:rPr>
          <w:rFonts w:ascii="Times New Roman" w:eastAsia="SimSun" w:hAnsi="Times New Roman" w:cs="Times New Roman"/>
          <w:i/>
          <w:iCs/>
          <w:color w:val="000000"/>
        </w:rPr>
        <w:t>ntervals</w:t>
      </w:r>
      <w:r w:rsidRPr="00FB139B">
        <w:rPr>
          <w:rFonts w:ascii="Times New Roman" w:eastAsia="SimSun" w:hAnsi="Times New Roman" w:cs="Times New Roman"/>
          <w:color w:val="000000"/>
        </w:rPr>
        <w:t xml:space="preserve"> </w:t>
      </w:r>
    </w:p>
    <w:tbl>
      <w:tblPr>
        <w:tblW w:w="13851" w:type="dxa"/>
        <w:tblLayout w:type="fixed"/>
        <w:tblCellMar>
          <w:left w:w="100" w:type="dxa"/>
          <w:right w:w="100" w:type="dxa"/>
        </w:tblCellMar>
        <w:tblLook w:val="0000" w:firstRow="0" w:lastRow="0" w:firstColumn="0" w:lastColumn="0" w:noHBand="0" w:noVBand="0"/>
      </w:tblPr>
      <w:tblGrid>
        <w:gridCol w:w="2368"/>
        <w:gridCol w:w="567"/>
        <w:gridCol w:w="567"/>
        <w:gridCol w:w="993"/>
        <w:gridCol w:w="992"/>
        <w:gridCol w:w="992"/>
        <w:gridCol w:w="992"/>
        <w:gridCol w:w="993"/>
        <w:gridCol w:w="992"/>
        <w:gridCol w:w="850"/>
        <w:gridCol w:w="851"/>
        <w:gridCol w:w="850"/>
        <w:gridCol w:w="851"/>
        <w:gridCol w:w="993"/>
      </w:tblGrid>
      <w:tr w:rsidR="00FB139B" w:rsidRPr="00FB139B" w14:paraId="57EB09E7" w14:textId="77777777" w:rsidTr="001D10D2">
        <w:tc>
          <w:tcPr>
            <w:tcW w:w="2368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11C76532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Variable</w:t>
            </w:r>
          </w:p>
        </w:tc>
        <w:tc>
          <w:tcPr>
            <w:tcW w:w="567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2981E6B0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ind w:firstLine="0"/>
              <w:rPr>
                <w:rFonts w:ascii="Times New Roman" w:eastAsia="SimSun" w:hAnsi="Times New Roman" w:cs="Times New Roman"/>
                <w:i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i/>
                <w:color w:val="000000"/>
                <w:kern w:val="0"/>
                <w:sz w:val="16"/>
                <w:szCs w:val="16"/>
                <w:lang w:eastAsia="de-DE"/>
              </w:rPr>
              <w:t>M</w:t>
            </w:r>
          </w:p>
        </w:tc>
        <w:tc>
          <w:tcPr>
            <w:tcW w:w="567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777BB843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ind w:firstLine="0"/>
              <w:rPr>
                <w:rFonts w:ascii="Times New Roman" w:eastAsia="SimSun" w:hAnsi="Times New Roman" w:cs="Times New Roman"/>
                <w:i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i/>
                <w:color w:val="000000"/>
                <w:kern w:val="0"/>
                <w:sz w:val="16"/>
                <w:szCs w:val="16"/>
                <w:lang w:eastAsia="de-DE"/>
              </w:rPr>
              <w:t>SD</w:t>
            </w:r>
          </w:p>
        </w:tc>
        <w:tc>
          <w:tcPr>
            <w:tcW w:w="993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6058E9BC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ind w:firstLine="0"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992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4E0BB3D4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ind w:firstLine="0"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992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31FEA063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ind w:firstLine="0"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992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105BBDAD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ind w:firstLine="0"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4</w:t>
            </w:r>
          </w:p>
        </w:tc>
        <w:tc>
          <w:tcPr>
            <w:tcW w:w="993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2A8842CE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ind w:firstLine="0"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5</w:t>
            </w:r>
          </w:p>
        </w:tc>
        <w:tc>
          <w:tcPr>
            <w:tcW w:w="992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4877B213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ind w:firstLine="0"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6</w:t>
            </w:r>
          </w:p>
        </w:tc>
        <w:tc>
          <w:tcPr>
            <w:tcW w:w="85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32F7698E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ind w:right="-892" w:firstLine="0"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7</w:t>
            </w:r>
          </w:p>
        </w:tc>
        <w:tc>
          <w:tcPr>
            <w:tcW w:w="851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58994094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ind w:firstLine="0"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8</w:t>
            </w:r>
          </w:p>
        </w:tc>
        <w:tc>
          <w:tcPr>
            <w:tcW w:w="85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0A4F5F5C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ind w:firstLine="0"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9</w:t>
            </w:r>
          </w:p>
        </w:tc>
        <w:tc>
          <w:tcPr>
            <w:tcW w:w="851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220A0DFC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ind w:firstLine="0"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10</w:t>
            </w:r>
          </w:p>
        </w:tc>
        <w:tc>
          <w:tcPr>
            <w:tcW w:w="993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76C753E9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ind w:firstLine="0"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11</w:t>
            </w:r>
          </w:p>
        </w:tc>
      </w:tr>
      <w:tr w:rsidR="00FB139B" w:rsidRPr="00FB139B" w14:paraId="68931381" w14:textId="77777777" w:rsidTr="001D10D2">
        <w:tc>
          <w:tcPr>
            <w:tcW w:w="2368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6EE7D149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4E54CCB6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</w:p>
        </w:tc>
        <w:tc>
          <w:tcPr>
            <w:tcW w:w="567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263E513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</w:p>
        </w:tc>
        <w:tc>
          <w:tcPr>
            <w:tcW w:w="993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3FBF52F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</w:p>
        </w:tc>
        <w:tc>
          <w:tcPr>
            <w:tcW w:w="992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29DDFA30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</w:p>
        </w:tc>
        <w:tc>
          <w:tcPr>
            <w:tcW w:w="992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43D3C8F9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</w:p>
        </w:tc>
        <w:tc>
          <w:tcPr>
            <w:tcW w:w="992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2ED1C18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</w:p>
        </w:tc>
        <w:tc>
          <w:tcPr>
            <w:tcW w:w="993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3FF99C40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</w:p>
        </w:tc>
        <w:tc>
          <w:tcPr>
            <w:tcW w:w="992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65EC1F09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</w:p>
        </w:tc>
        <w:tc>
          <w:tcPr>
            <w:tcW w:w="85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2E6F89AB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</w:p>
        </w:tc>
        <w:tc>
          <w:tcPr>
            <w:tcW w:w="851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08012018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</w:p>
        </w:tc>
        <w:tc>
          <w:tcPr>
            <w:tcW w:w="85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2E38EA5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</w:p>
        </w:tc>
        <w:tc>
          <w:tcPr>
            <w:tcW w:w="851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58822F1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</w:p>
        </w:tc>
        <w:tc>
          <w:tcPr>
            <w:tcW w:w="993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155492DE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</w:p>
        </w:tc>
      </w:tr>
      <w:tr w:rsidR="00FB139B" w:rsidRPr="00FB139B" w14:paraId="76E0C139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60394A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1. Ag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82CEA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48.8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3DF557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17.2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F9F84C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B778D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A2B17B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7FA76F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470898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217CB2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B98B76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27FCB2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15EF70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8F6D10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57BC54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6B1FDDFB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619853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1D824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1C3E6E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93CAD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DA765E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FBFE8B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60E0DB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9EFA89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FE56D4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55BCA2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3286D7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6BC6D6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B7ECB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FFF9D4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3F156369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93C737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2. Income (log-transformed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4E6B84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7.8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7F54F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0.5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EB291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13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939F9B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5EF81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61659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82879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98F890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846914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C00A06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4D2EEB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0DC3B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191A5E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6D701133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939620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F32170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56C16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46154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14, -.12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AA6F7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826CE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981FB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04EAB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AC923E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733DB8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13BCF2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44688E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6BE4D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377428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7D911BCE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50B63A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6BD41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B379E7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5851B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436ED7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FFEFAB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9A4A7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286F4E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42F1A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3C95B7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485A5C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BF3CD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8DA72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531D20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64106C69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E49D1B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3. Education years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6BE49B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12.4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2DF94E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2.7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C20DD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06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9A99A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39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0632C7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D6C73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A5A1C2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3B775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5DA1E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196419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2207F9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989CB8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C120B4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3E0AC983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1BDBDF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CEF12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06114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D2905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07, -.05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F90E0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.38, .40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9B54D7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12AE7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BB2C4C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9F342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9FABA2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8830EF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C9F47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B3BF64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C20A1C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4FA2209C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E16B4D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DE321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34F41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845492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AD2C7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8EEF3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7C476E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CD2C1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22369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961C5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C95638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FD99C8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0155A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402396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47A3EBB0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C9E8E6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4. Contact to friends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F88C6E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2.1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303FBC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0.9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09FF2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28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8ECF5E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06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B60C3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07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FF3CE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D00FE8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FF14B7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CA9DB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11BBF8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64D2F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FD23B8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501E37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1AEE0198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959241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18C737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9F6FB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8D4DB8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29, -.27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EB52F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.05, .07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DA1C94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.05, .08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872D9C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ED9D54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B96979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10052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A2538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6A4778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4484A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A123F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6E98C908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BFDA8B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2FD46C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F5097B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7969C8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DBFD0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874B3C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5E3E80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907816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5BB7B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A2B0A8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5FEF1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63A82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36007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BD70AF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2D2B1AB1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65217A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5. Contact to relatives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C242F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2.2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903BD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0.9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53E0AC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04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DF0A37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0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97B0C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05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64AE9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26**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8B6FF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54042B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30B57E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AF94B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E9FB1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517DF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5933F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048E52A4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ABC639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E0754F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015A87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FAA636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05, -.03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C75629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01, .02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413624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07, -.04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C6D55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.25, .27]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F3A21B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9EB96E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3C7FB6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FC3F4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14A90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A4BB99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BD9874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79DFBD43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050F68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2CE619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843B7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E999F9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C4AE36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5C35C6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878C79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24E9DB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2C4E00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B92EDE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47BE76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62771B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80102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F8EE6E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2485EB25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6CA23D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6. General health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98AB0B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2.3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E6974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0.9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45F67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33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0D79F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20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0BE14C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17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CF1D24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17**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9DC39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04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649B8C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B005BB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D88F6E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034728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CD74FE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0DF53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38FDB745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9AB6F2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6926D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0430D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D38CE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34, -.32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D1C5F2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.18, .21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A3C60F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.16, .18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F1EBB7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.16, .18]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ECA32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.03, .06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3BB037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E3E580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E85032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5948D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4BF5D6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22E02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5E8D90F3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6CA502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0340D9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DBC03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6AC44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F94CCF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0479D7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C30260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3EEB79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DC6F8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B051F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4506C2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2129C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4B8C74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5838F4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4606B586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FEAFD6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7. Distance to public transport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ACA4B9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0.1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3809F8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0.4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E37B36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10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FA9F4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04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BC7C3E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05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F74BA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04**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1D826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0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1FBF18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07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F2DF38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6A6FF0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55291F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17696C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3421F0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0D1C2804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6EBE82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8F391F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8F476E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B439BF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.08, .11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185F1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05, -.03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04647E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06, -.04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903AFE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05, -.03]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3420F9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02, .00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E1F6A8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08, -.06]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C04ACC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023DB0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05710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CD656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B79D59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3F186B24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37DC46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0A337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64FB06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FF081F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E75929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547A2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DFC2A0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3A4964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1E764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ACE37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9F9D0E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5904D7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1B9588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444BB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1C674F8E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D31381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8. Distance to public park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A00406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0.5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C70A96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0.9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EDDD0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07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44584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06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FAE792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09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928EB9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05**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7A4260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0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511766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07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FB5237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24**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8DB74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BC506C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65F2D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22C188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03DE50F0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63C98F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385E07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7BD54F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B31C5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.05, .08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529A2F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07, -.04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F1C4A2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10, -.07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11403C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07, -.04]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DA1F48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01, .02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EECCB2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08, -.05]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2FA3B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.23, .26]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A7FE77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D9FF69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28335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4756EC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6C3351A8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D3B952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791FC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C42C52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E52446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AD6D24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40E482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8B0E5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B1110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E6AD4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91788C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CA55EC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4F0804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F34DA9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F6F57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00FF3EF7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D0972A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9. Distance to leisure/sport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43E6EB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0.7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EBC36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0.9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871A3E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12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067FF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08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67C620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05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2897A9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09**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4F06A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03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BF5A2F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09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F3A047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32**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58B084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43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78810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FA0762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FA3CE7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6B9B2CD7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1F436D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6A813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EB1CE0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BFA2AF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.10, .13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D0B6D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09, -.07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042B5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07, -.04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FF16B2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10, -.08]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169B0F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04, -.02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47539C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10, -.07]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5F544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.31, .33]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2FE727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.42, .44]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C39D1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6E074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19B75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63544D73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1422C6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86EAB6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E7075B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121397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86400E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541567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C609B8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6FA552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260D96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E4025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39BA90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B6F7AF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48D87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A4B8D9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6DBACC65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2C0EEB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10. Distance to city cente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45148E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2.3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32547F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1.5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E0357F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03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712D2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0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DE90E8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10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69D67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04**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5495CE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06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03B0E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0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A6D9E0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10**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014130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10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2EADF9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09**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D4F3A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938750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6C8C7CB9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4031B5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BFBFB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2A12C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1FA447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.01, .04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EE09E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03, .00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FF32D8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12, -.09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4E645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05, -.02]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6BDEE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.04, .07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523AF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02, .01]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AC549F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.09, .11]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371128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.09, .11]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9A0A9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.07, .10]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96162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DBDBCF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421200DB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99AE08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B6473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D7E34C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37C96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374D3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9AF3B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84125C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C148AE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0E45C0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96D168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EC69F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A9BA7E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64291F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8A70B2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76C332BD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B7A122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11. Relation with neighbors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AD6B7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1.2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FFC2F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0.5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E658D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03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EA056B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15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DEBC40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0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E8D00B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11**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822C4F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10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EAA54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05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D3285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04**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BFC7D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03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6206A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A51692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17**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5FAED6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1F191D18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7E6530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CA4E6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4EE9D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6CBDBB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.02, .04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B7A1B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.13, .16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C41A8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00, .02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3ADBEC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.10, .13]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13EAF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.08, .11]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2AC839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.03, .06]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500427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.03, .05]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BC3704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.01, .04]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976F0B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00, .02]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8BC3A0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.16, .19]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DCA7AC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448C323D" w14:textId="77777777" w:rsidTr="001D10D2"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7DF09F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84C180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003F1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821FDE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0D4372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E11DF1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4682D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1740BC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1B4E1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8F30AD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4B4DC4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F327D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4CB342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85B562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</w:tr>
      <w:tr w:rsidR="00FB139B" w:rsidRPr="00FB139B" w14:paraId="52834CBE" w14:textId="77777777" w:rsidTr="001D10D2">
        <w:tc>
          <w:tcPr>
            <w:tcW w:w="2368" w:type="dxa"/>
            <w:tcBorders>
              <w:top w:val="nil"/>
              <w:left w:val="nil"/>
              <w:right w:val="nil"/>
            </w:tcBorders>
            <w:vAlign w:val="center"/>
          </w:tcPr>
          <w:p w14:paraId="51702C7E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12. Loneliness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vAlign w:val="center"/>
          </w:tcPr>
          <w:p w14:paraId="5767D1E9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1.02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vAlign w:val="center"/>
          </w:tcPr>
          <w:p w14:paraId="44ECC650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0.75</w:t>
            </w:r>
          </w:p>
        </w:tc>
        <w:tc>
          <w:tcPr>
            <w:tcW w:w="993" w:type="dxa"/>
            <w:tcBorders>
              <w:top w:val="nil"/>
              <w:left w:val="nil"/>
              <w:right w:val="nil"/>
            </w:tcBorders>
            <w:vAlign w:val="center"/>
          </w:tcPr>
          <w:p w14:paraId="4A80CFC4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04**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vAlign w:val="center"/>
          </w:tcPr>
          <w:p w14:paraId="4AAF70D6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20**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vAlign w:val="center"/>
          </w:tcPr>
          <w:p w14:paraId="4788AB64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10**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vAlign w:val="center"/>
          </w:tcPr>
          <w:p w14:paraId="6123F98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14**</w:t>
            </w:r>
          </w:p>
        </w:tc>
        <w:tc>
          <w:tcPr>
            <w:tcW w:w="993" w:type="dxa"/>
            <w:tcBorders>
              <w:top w:val="nil"/>
              <w:left w:val="nil"/>
              <w:right w:val="nil"/>
            </w:tcBorders>
            <w:vAlign w:val="center"/>
          </w:tcPr>
          <w:p w14:paraId="3C27FCCB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11**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vAlign w:val="center"/>
          </w:tcPr>
          <w:p w14:paraId="6519C84B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25**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vAlign w:val="center"/>
          </w:tcPr>
          <w:p w14:paraId="2925C934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03**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vAlign w:val="center"/>
          </w:tcPr>
          <w:p w14:paraId="29A48F3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07**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vAlign w:val="center"/>
          </w:tcPr>
          <w:p w14:paraId="2916AA63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.08**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vAlign w:val="center"/>
          </w:tcPr>
          <w:p w14:paraId="65937267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01</w:t>
            </w:r>
          </w:p>
        </w:tc>
        <w:tc>
          <w:tcPr>
            <w:tcW w:w="993" w:type="dxa"/>
            <w:tcBorders>
              <w:top w:val="nil"/>
              <w:left w:val="nil"/>
              <w:right w:val="nil"/>
            </w:tcBorders>
            <w:vAlign w:val="center"/>
          </w:tcPr>
          <w:p w14:paraId="6498BC79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-.10**</w:t>
            </w:r>
          </w:p>
        </w:tc>
      </w:tr>
      <w:tr w:rsidR="00FB139B" w:rsidRPr="00FB139B" w14:paraId="382F1BD2" w14:textId="77777777" w:rsidTr="001D10D2">
        <w:tc>
          <w:tcPr>
            <w:tcW w:w="23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223E640" w14:textId="77777777" w:rsidR="00FB139B" w:rsidRPr="00FB139B" w:rsidRDefault="00FB139B" w:rsidP="00FB139B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644D4D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9A5AFF8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45C869A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05, -.02]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CA47CB0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21, -.19]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D50555C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11, -.09]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DE79A25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16, -.13]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9112A54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12, -.09]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291846C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26, -.24]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3920E02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.02, .05]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530366C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.05, .08]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5A4A2F4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.06, .09]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80C3CB0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02, .00]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88101CE" w14:textId="77777777" w:rsidR="00FB139B" w:rsidRPr="00FB139B" w:rsidRDefault="00FB139B" w:rsidP="00FB139B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spacing w:line="240" w:lineRule="auto"/>
              <w:ind w:firstLine="0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</w:pPr>
            <w:r w:rsidRPr="00FB139B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  <w:lang w:eastAsia="de-DE"/>
              </w:rPr>
              <w:t>[-.12, -.09]</w:t>
            </w:r>
          </w:p>
        </w:tc>
      </w:tr>
    </w:tbl>
    <w:p w14:paraId="024B14EB" w14:textId="77777777" w:rsidR="00FB139B" w:rsidRPr="00893938" w:rsidRDefault="00FB139B" w:rsidP="00FB139B">
      <w:pPr>
        <w:spacing w:before="240"/>
        <w:ind w:firstLine="0"/>
        <w:contextualSpacing/>
        <w:rPr>
          <w:rFonts w:ascii="Times New Roman" w:eastAsia="SimSun" w:hAnsi="Times New Roman" w:cs="Times New Roman"/>
          <w:color w:val="000000"/>
          <w:sz w:val="20"/>
          <w:szCs w:val="20"/>
        </w:rPr>
        <w:sectPr w:rsidR="00FB139B" w:rsidRPr="00893938" w:rsidSect="00124BBC">
          <w:footnotePr>
            <w:pos w:val="beneathText"/>
          </w:footnotePr>
          <w:pgSz w:w="16838" w:h="11906" w:orient="landscape" w:code="9"/>
          <w:pgMar w:top="1440" w:right="1440" w:bottom="1440" w:left="1440" w:header="720" w:footer="720" w:gutter="0"/>
          <w:cols w:space="720"/>
          <w:titlePg/>
          <w:docGrid w:linePitch="360"/>
        </w:sectPr>
      </w:pPr>
      <w:r w:rsidRPr="00893938">
        <w:rPr>
          <w:rFonts w:ascii="Times New Roman" w:eastAsia="SimSun" w:hAnsi="Times New Roman" w:cs="Times New Roman"/>
          <w:i/>
          <w:iCs/>
          <w:color w:val="000000"/>
          <w:sz w:val="20"/>
          <w:szCs w:val="20"/>
        </w:rPr>
        <w:t>Note.</w:t>
      </w:r>
      <w:r w:rsidRPr="00893938">
        <w:rPr>
          <w:rFonts w:ascii="Times New Roman" w:eastAsia="SimSun" w:hAnsi="Times New Roman" w:cs="Times New Roman"/>
          <w:color w:val="000000"/>
          <w:sz w:val="20"/>
          <w:szCs w:val="20"/>
        </w:rPr>
        <w:t xml:space="preserve"> </w:t>
      </w:r>
      <w:r w:rsidRPr="00893938">
        <w:rPr>
          <w:rFonts w:ascii="Times New Roman" w:eastAsia="SimSun" w:hAnsi="Times New Roman" w:cs="Times New Roman"/>
          <w:i/>
          <w:iCs/>
          <w:color w:val="000000"/>
          <w:sz w:val="20"/>
          <w:szCs w:val="20"/>
        </w:rPr>
        <w:t>M</w:t>
      </w:r>
      <w:r w:rsidRPr="00893938">
        <w:rPr>
          <w:rFonts w:ascii="Times New Roman" w:eastAsia="SimSun" w:hAnsi="Times New Roman" w:cs="Times New Roman"/>
          <w:color w:val="000000"/>
          <w:sz w:val="20"/>
          <w:szCs w:val="20"/>
        </w:rPr>
        <w:t xml:space="preserve"> and </w:t>
      </w:r>
      <w:r w:rsidRPr="00893938">
        <w:rPr>
          <w:rFonts w:ascii="Times New Roman" w:eastAsia="SimSun" w:hAnsi="Times New Roman" w:cs="Times New Roman"/>
          <w:i/>
          <w:iCs/>
          <w:color w:val="000000"/>
          <w:sz w:val="20"/>
          <w:szCs w:val="20"/>
        </w:rPr>
        <w:t>SD</w:t>
      </w:r>
      <w:r w:rsidRPr="00893938">
        <w:rPr>
          <w:rFonts w:ascii="Times New Roman" w:eastAsia="SimSun" w:hAnsi="Times New Roman" w:cs="Times New Roman"/>
          <w:color w:val="000000"/>
          <w:sz w:val="20"/>
          <w:szCs w:val="20"/>
        </w:rPr>
        <w:t xml:space="preserve"> are used to represent mean and standard deviation, respectively. Values in square brackets indicate the 95% confidence interval for each correlation. * indicates </w:t>
      </w:r>
      <w:r w:rsidRPr="00893938">
        <w:rPr>
          <w:rFonts w:ascii="Times New Roman" w:eastAsia="SimSun" w:hAnsi="Times New Roman" w:cs="Times New Roman"/>
          <w:i/>
          <w:iCs/>
          <w:color w:val="000000"/>
          <w:sz w:val="20"/>
          <w:szCs w:val="20"/>
        </w:rPr>
        <w:t>p</w:t>
      </w:r>
      <w:r w:rsidRPr="00893938">
        <w:rPr>
          <w:rFonts w:ascii="Times New Roman" w:eastAsia="SimSun" w:hAnsi="Times New Roman" w:cs="Times New Roman"/>
          <w:color w:val="000000"/>
          <w:sz w:val="20"/>
          <w:szCs w:val="20"/>
        </w:rPr>
        <w:t xml:space="preserve"> &lt; .05. ** indicates </w:t>
      </w:r>
      <w:r w:rsidRPr="00893938">
        <w:rPr>
          <w:rFonts w:ascii="Times New Roman" w:eastAsia="SimSun" w:hAnsi="Times New Roman" w:cs="Times New Roman"/>
          <w:i/>
          <w:iCs/>
          <w:color w:val="000000"/>
          <w:sz w:val="20"/>
          <w:szCs w:val="20"/>
        </w:rPr>
        <w:t>p</w:t>
      </w:r>
      <w:r w:rsidRPr="00893938">
        <w:rPr>
          <w:rFonts w:ascii="Times New Roman" w:eastAsia="SimSun" w:hAnsi="Times New Roman" w:cs="Times New Roman"/>
          <w:color w:val="000000"/>
          <w:sz w:val="20"/>
          <w:szCs w:val="20"/>
        </w:rPr>
        <w:t xml:space="preserve"> &lt; .01</w:t>
      </w:r>
    </w:p>
    <w:p w14:paraId="156E35BE" w14:textId="77777777" w:rsidR="00B410BB" w:rsidRPr="00FB139B" w:rsidRDefault="00B410BB" w:rsidP="00B410BB">
      <w:pPr>
        <w:ind w:firstLine="0"/>
        <w:rPr>
          <w:rFonts w:ascii="Times New Roman" w:hAnsi="Times New Roman" w:cs="Times New Roman"/>
          <w:color w:val="000000" w:themeColor="text1"/>
        </w:rPr>
      </w:pPr>
      <w:r w:rsidRPr="00FB139B">
        <w:rPr>
          <w:rFonts w:ascii="Times New Roman" w:hAnsi="Times New Roman" w:cs="Times New Roman"/>
          <w:color w:val="000000" w:themeColor="text1"/>
        </w:rPr>
        <w:lastRenderedPageBreak/>
        <w:t>Table S</w:t>
      </w:r>
      <w:r w:rsidR="00FB139B">
        <w:rPr>
          <w:rFonts w:ascii="Times New Roman" w:hAnsi="Times New Roman" w:cs="Times New Roman"/>
          <w:color w:val="000000" w:themeColor="text1"/>
        </w:rPr>
        <w:t>4</w:t>
      </w:r>
    </w:p>
    <w:p w14:paraId="4010809C" w14:textId="5F0C82D8" w:rsidR="00B410BB" w:rsidRPr="00FB139B" w:rsidRDefault="00B410BB" w:rsidP="00B410BB">
      <w:pPr>
        <w:spacing w:before="240"/>
        <w:ind w:right="-46" w:firstLine="0"/>
        <w:contextualSpacing/>
        <w:rPr>
          <w:rFonts w:ascii="Times New Roman" w:eastAsia="SimSun" w:hAnsi="Times New Roman" w:cs="Times New Roman"/>
          <w:i/>
          <w:color w:val="000000"/>
        </w:rPr>
      </w:pPr>
      <w:r w:rsidRPr="00FB139B">
        <w:rPr>
          <w:rFonts w:ascii="Times New Roman" w:eastAsia="SimSun" w:hAnsi="Times New Roman" w:cs="Times New Roman"/>
          <w:i/>
          <w:color w:val="000000"/>
        </w:rPr>
        <w:t xml:space="preserve">Hierarchically Nested Linear Mixed Effects Model Including the Predictors of Loneliness </w:t>
      </w:r>
      <w:r w:rsidR="00893938">
        <w:rPr>
          <w:rFonts w:ascii="Times New Roman" w:eastAsia="SimSun" w:hAnsi="Times New Roman" w:cs="Times New Roman"/>
          <w:i/>
          <w:color w:val="000000"/>
        </w:rPr>
        <w:t xml:space="preserve">(Standardized) </w:t>
      </w:r>
      <w:r w:rsidRPr="00FB139B">
        <w:rPr>
          <w:rFonts w:ascii="Times New Roman" w:eastAsia="SimSun" w:hAnsi="Times New Roman" w:cs="Times New Roman"/>
          <w:i/>
          <w:color w:val="000000"/>
        </w:rPr>
        <w:t>at the Individual Level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960"/>
        <w:gridCol w:w="1080"/>
        <w:gridCol w:w="638"/>
        <w:gridCol w:w="1080"/>
        <w:gridCol w:w="638"/>
        <w:gridCol w:w="1080"/>
        <w:gridCol w:w="638"/>
        <w:gridCol w:w="1080"/>
        <w:gridCol w:w="638"/>
        <w:gridCol w:w="1080"/>
        <w:gridCol w:w="638"/>
        <w:gridCol w:w="1080"/>
        <w:gridCol w:w="638"/>
      </w:tblGrid>
      <w:tr w:rsidR="00B410BB" w:rsidRPr="00FB139B" w14:paraId="6E98E7C3" w14:textId="77777777" w:rsidTr="001D10D2">
        <w:tc>
          <w:tcPr>
            <w:tcW w:w="0" w:type="auto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5422AF32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eastAsia="en-US"/>
              </w:rPr>
              <w:t> 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51A7F8CA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val="de-DE" w:eastAsia="en-US"/>
              </w:rPr>
              <w:t>Model A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34003F3D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val="de-DE" w:eastAsia="en-US"/>
              </w:rPr>
              <w:t>Model B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0886E98B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val="de-DE" w:eastAsia="en-US"/>
              </w:rPr>
              <w:t>Model C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3ABA3FEE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val="de-DE" w:eastAsia="en-US"/>
              </w:rPr>
              <w:t>Model D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16335D6A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val="de-DE" w:eastAsia="en-US"/>
              </w:rPr>
              <w:t>Model E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4B9357B7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val="de-DE" w:eastAsia="en-US"/>
              </w:rPr>
              <w:t>Model F</w:t>
            </w:r>
          </w:p>
        </w:tc>
      </w:tr>
      <w:tr w:rsidR="00B410BB" w:rsidRPr="00FB139B" w14:paraId="0FC8E652" w14:textId="77777777" w:rsidTr="001D10D2"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7B000D56" w14:textId="15DB7AC8" w:rsidR="00B410BB" w:rsidRPr="00FB139B" w:rsidRDefault="00893938" w:rsidP="001D10D2">
            <w:pPr>
              <w:spacing w:line="240" w:lineRule="auto"/>
              <w:ind w:left="129" w:firstLine="0"/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  <w:lang w:val="de-DE" w:eastAsia="en-US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  <w:lang w:val="de-DE" w:eastAsia="en-US"/>
              </w:rPr>
              <w:t>Predictors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4C0C92DA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  <w:lang w:val="de-DE" w:eastAsia="en-US"/>
              </w:rPr>
              <w:t>Estimates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196AA3B8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  <w:lang w:val="de-DE" w:eastAsia="en-US"/>
              </w:rPr>
              <w:t>p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2B177A40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  <w:lang w:val="de-DE" w:eastAsia="en-US"/>
              </w:rPr>
              <w:t>Estimates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3EB9A9C3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  <w:lang w:val="de-DE" w:eastAsia="en-US"/>
              </w:rPr>
              <w:t>p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73B286BD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  <w:lang w:val="de-DE" w:eastAsia="en-US"/>
              </w:rPr>
              <w:t>Estimates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22E7E5E4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  <w:lang w:val="de-DE" w:eastAsia="en-US"/>
              </w:rPr>
              <w:t>p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356B1E97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  <w:lang w:val="de-DE" w:eastAsia="en-US"/>
              </w:rPr>
              <w:t>Estimates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69815AA0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  <w:lang w:val="de-DE" w:eastAsia="en-US"/>
              </w:rPr>
              <w:t>p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227E88D0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  <w:lang w:val="de-DE" w:eastAsia="en-US"/>
              </w:rPr>
              <w:t>Estimates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6B53617C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  <w:lang w:val="de-DE" w:eastAsia="en-US"/>
              </w:rPr>
              <w:t>p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78CFCEA6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  <w:lang w:val="de-DE" w:eastAsia="en-US"/>
              </w:rPr>
              <w:t>Estimates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5737B934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  <w:lang w:val="de-DE" w:eastAsia="en-US"/>
              </w:rPr>
              <w:t>p</w:t>
            </w:r>
          </w:p>
        </w:tc>
      </w:tr>
      <w:tr w:rsidR="00B410BB" w:rsidRPr="00FB139B" w14:paraId="316CB99B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93896E1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Intercept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B010D54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04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00, 0.09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72693651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  <w:t>.066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955A35B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20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0.15, 0.2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7568C37B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F203553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17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0.12, 0.22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21AAA3DF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A5D5903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13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0.07, 0.18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5A2C8801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96A65E0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13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0.08, 0.18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01D34893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193EF2B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12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0.06, 0.17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434B0E34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</w:tr>
      <w:tr w:rsidR="00B410BB" w:rsidRPr="00FB139B" w14:paraId="530796DC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3194B8C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Gender: Female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C740456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1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0.09, 0.14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39D74636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2AD5FE9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06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0.04, 0.09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20451C67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65F5C15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07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0.05, 0.10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635C621A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A2C5C6E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07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0.04, 0.10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42E2D1C3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295EB9A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07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0.04, 0.09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1C7C2A8B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278E7CB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07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0.04, 0.09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536133A8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</w:tr>
      <w:tr w:rsidR="00B410BB" w:rsidRPr="00FB139B" w14:paraId="2F14B183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533662A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Age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FE336D7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05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06, -0.03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4ABBD14A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258CF0A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1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12, -0.09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440B6D3A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56A2590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14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16, -0.12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542FB078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491DD69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19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21, -0.17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2AE7DB9D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BE0E10A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19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21, -0.17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1D260FA8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8335D65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19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21, -0.17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4592E2D4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</w:tr>
      <w:tr w:rsidR="00B410BB" w:rsidRPr="00FB139B" w14:paraId="720E5C24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7EAC7E7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Age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perscript"/>
                <w:lang w:val="de-DE" w:eastAsia="en-US"/>
              </w:rPr>
              <w:t>2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503D68A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0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01, 0.02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4F4A3C01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  <w:t>.347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DECE454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05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07, -0.04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34004EEC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AE07680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06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07, -0.04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602EB9E8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B9ED5F7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04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06, -0.03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17835906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4FAEB10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05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06, -0.03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49187AE9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B301C07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05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06, -0.03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0FB01B27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</w:tr>
      <w:tr w:rsidR="00B410BB" w:rsidRPr="00FB139B" w14:paraId="57FC80A7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BF1BB07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Migration background: No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3A0CF63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1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15, -0.07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7B40EC9E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4C259B8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08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11, -0.04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2EF8A61C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40957D7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08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12, -0.04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457B9A83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1E37167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08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11, -0.04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7D823FC6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8D59A73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07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11, -0.04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0592E9A6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01A3DCC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08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11, -0.04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39C1B9AA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</w:tr>
      <w:tr w:rsidR="00B410BB" w:rsidRPr="00FB139B" w14:paraId="1662998F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CE074F7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Income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9F3E998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D553918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97C3580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18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20, -0.16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7D1D1290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F5E1ED0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13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15, -0.11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38D0FF2F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4DA7DF3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1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13, -0.09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0D1E9EE2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AC20224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1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13, -0.09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2FD90834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41C86A9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10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12, -0.08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4566DE15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</w:tr>
      <w:tr w:rsidR="00B410BB" w:rsidRPr="00FB139B" w14:paraId="4F747869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FA9B2D4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Education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C3E4B7B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CE266B4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48AEA00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02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04, -0.00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003FB6FB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.015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75B5868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02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04, -0.01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765B617A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.007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AB7696D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00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02, 0.01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595447D9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  <w:t>.927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1553417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00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02, 0.02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0CBC0B2F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  <w:t>.989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505BFBA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00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02, 0.01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6898F824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  <w:t>.878</w:t>
            </w:r>
          </w:p>
        </w:tc>
      </w:tr>
      <w:tr w:rsidR="00B410BB" w:rsidRPr="00FB139B" w14:paraId="7955ACF9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23C2D3C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Work status: Other occupations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9A02F84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14B90D4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AFFDF7F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18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23, -0.14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052DD3BF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A20FA3D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19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23, -0.1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6E2CC44F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673F5D9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15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19, -0.11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69AB5614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D122BB5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14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18, -0.10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6D23B4EA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DE06015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14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18, -0.10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73D2CED5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</w:tr>
      <w:tr w:rsidR="00B410BB" w:rsidRPr="00FB139B" w14:paraId="409D890F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6D9C65D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/>
              </w:rPr>
              <w:t>Work status: Working full-time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B9BCC01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2EE239F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4D95BC2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20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24, -0.16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51A208E0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03B6CB0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23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27, -0.19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12C58AAF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F6620E2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17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21, -0.13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4C08589D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73C690E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17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21, -0.13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63973F1C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C5D0D48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17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21, -0.13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58D36383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</w:tr>
      <w:tr w:rsidR="00B410BB" w:rsidRPr="00FB139B" w14:paraId="70E51DF5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69FD093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/>
              </w:rPr>
              <w:t>Relationship status: not living with partner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C118638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757050E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069EDE2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AD7E46C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762DD9A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03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03, 0.08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16DC12AC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  <w:t>.349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3C50D08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03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03, 0.09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09919665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  <w:t>.290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14353CB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02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03, 0.08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7EF267F0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  <w:t>.422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48A502F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03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03, 0.08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3932E76D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  <w:t>.376</w:t>
            </w:r>
          </w:p>
        </w:tc>
      </w:tr>
      <w:tr w:rsidR="00B410BB" w:rsidRPr="00FB139B" w14:paraId="49DCE85C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0BB2649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Relationship status: Single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6B86FBF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CA3D931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4CFE85F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712477F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34DBBCF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22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0.18, 0.26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082AEAE4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181D583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2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0.17, 0.2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1CE8F4A2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FFDB003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2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0.17, 0.2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32562FAB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F6F7F06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2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0.17, 0.2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6368E318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</w:tr>
      <w:tr w:rsidR="00B410BB" w:rsidRPr="00FB139B" w14:paraId="3A9CF48E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ACAE6B1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Contact frequency with friends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500E2E7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E0D8026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6FA0F8A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23303E4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A2904BC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14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16, -0.13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12A7A85F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4F309AC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13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14, -0.11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3AC6D810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95BA9B6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12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14, -0.11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4C8AAB65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EDE1A54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12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14, -0.11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29A50426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</w:tr>
      <w:tr w:rsidR="00B410BB" w:rsidRPr="00FB139B" w14:paraId="0508E5DE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25EC1C1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lastRenderedPageBreak/>
              <w:t>Contact frequency with relatives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83BDE9A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BD7C3D1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F7FE4CC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8791E9B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997F880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07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08, -0.0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76251852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822E91E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06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08, -0.0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3E55E9F5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0FD2F7A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06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08, -0.0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0C131C23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42B22C3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06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08, -0.0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15E17317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</w:tr>
      <w:tr w:rsidR="00B410BB" w:rsidRPr="00FB139B" w14:paraId="2BB32F3F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1672514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General health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D064948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53620E7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8991E46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52B53E5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A3E6AAE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78F8408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7C8F342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2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23, -0.20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23290857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831B184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2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23, -0.20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257412D6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1035536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2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23, -0.20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27E8DEAC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</w:tr>
      <w:tr w:rsidR="00B410BB" w:rsidRPr="00FB139B" w14:paraId="1C80B833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42857A9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Distance to public transport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AB7A4B7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236F4C5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158FFCF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E5A84A9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1A026C8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7FC82E6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D368CE4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0C7F0C8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16CD5FC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0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01, 0.03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275A20A1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  <w:t>.287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7A29289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0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01, 0.03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42DC67A3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  <w:t>.286</w:t>
            </w:r>
          </w:p>
        </w:tc>
      </w:tr>
      <w:tr w:rsidR="00B410BB" w:rsidRPr="00FB139B" w14:paraId="4C8C53A2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1274A28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Distance to public parks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B549AE7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7C75680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54E4A62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788824C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AFB5848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7767E40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7D62AA6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E2F147F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F321F14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03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0.01, 0.0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40DF4564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075E25F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03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0.01, 0.0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557A3692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</w:tr>
      <w:tr w:rsidR="00B410BB" w:rsidRPr="00FB139B" w14:paraId="2C700FE2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E714A77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/>
              </w:rPr>
              <w:t>Distance to sport/leisure facilities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B427E31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0EFD1CD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B50818F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A872DDC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EF6FB67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4179E3E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91EAC3A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8C22901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BABCFA0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04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0.02, 0.0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4948F2CF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E97C632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03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0.02, 0.0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6F9B1B37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</w:tr>
      <w:tr w:rsidR="00B410BB" w:rsidRPr="00FB139B" w14:paraId="1569D07E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21E112A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/>
              </w:rPr>
              <w:t>Distance to nearest city center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6855DB6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568E6B6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467948F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4BAED84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236CA4D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AFBD4A6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A19B4B3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7363368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55F0AB3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00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02, 0.01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5A2A60D9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  <w:t>.625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6D24D5C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0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03, 0.01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6CEE84CE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  <w:t>.564</w:t>
            </w:r>
          </w:p>
        </w:tc>
      </w:tr>
      <w:tr w:rsidR="00B410BB" w:rsidRPr="00FB139B" w14:paraId="2BC5D083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7703CC8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Relation to neighbors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7D87150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57FEDCB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7D25585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B27A1D0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A7781E0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5BE5BFE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2DC1582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0320E31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B575234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05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07, -0.04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5FF97E03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164334D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-0.05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07, -0.04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7C10CE43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&lt; .001</w:t>
            </w:r>
          </w:p>
        </w:tc>
      </w:tr>
      <w:tr w:rsidR="00B410BB" w:rsidRPr="00FB139B" w14:paraId="38D2DA92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EDCED75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Type of space: Rural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C8E805D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1DF47F9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DD913A4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BD361E8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75FC744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06C4834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51ADE30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2CAB579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5A0BB39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23B527F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8D8B557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00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-0.05, 0.06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2CB1B754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6"/>
                <w:szCs w:val="16"/>
                <w:lang w:val="de-DE" w:eastAsia="en-US"/>
              </w:rPr>
              <w:t>.979</w:t>
            </w:r>
          </w:p>
        </w:tc>
      </w:tr>
      <w:tr w:rsidR="00B410BB" w:rsidRPr="00FB139B" w14:paraId="77B1F60B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C17F0B4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Residential region: East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D79DED1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765BEF6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55B9E56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6D62136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FC4D189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CA74219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79F7DF1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CAF5D9E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EA752C9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41FC16F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14CA60D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06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br/>
              <w:t>[0.00, 0.12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548B1BAF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val="de-DE" w:eastAsia="en-US"/>
              </w:rPr>
              <w:t>.037</w:t>
            </w:r>
          </w:p>
        </w:tc>
      </w:tr>
      <w:tr w:rsidR="00B410BB" w:rsidRPr="00FB139B" w14:paraId="7FCDF373" w14:textId="77777777" w:rsidTr="001D10D2">
        <w:tc>
          <w:tcPr>
            <w:tcW w:w="0" w:type="auto"/>
            <w:gridSpan w:val="13"/>
            <w:tcMar>
              <w:top w:w="192" w:type="dxa"/>
              <w:left w:w="15" w:type="dxa"/>
              <w:bottom w:w="15" w:type="dxa"/>
              <w:right w:w="15" w:type="dxa"/>
            </w:tcMar>
            <w:vAlign w:val="center"/>
            <w:hideMark/>
          </w:tcPr>
          <w:p w14:paraId="0138EC4D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val="de-DE" w:eastAsia="en-US"/>
              </w:rPr>
              <w:t>Random Effects</w:t>
            </w:r>
          </w:p>
        </w:tc>
      </w:tr>
      <w:tr w:rsidR="00B410BB" w:rsidRPr="00FB139B" w14:paraId="2C7C75B6" w14:textId="77777777" w:rsidTr="001D10D2">
        <w:tc>
          <w:tcPr>
            <w:tcW w:w="0" w:type="auto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1B018CCD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σ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perscript"/>
                <w:lang w:val="de-DE" w:eastAsia="en-US"/>
              </w:rPr>
              <w:t>2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25834374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58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37BF8EB6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57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4AD2A03A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56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0D59AF2F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56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44A256F2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56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22EE5696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56</w:t>
            </w:r>
          </w:p>
        </w:tc>
      </w:tr>
      <w:tr w:rsidR="00B410BB" w:rsidRPr="00FB139B" w14:paraId="53C89D1C" w14:textId="77777777" w:rsidTr="001D10D2">
        <w:tc>
          <w:tcPr>
            <w:tcW w:w="0" w:type="auto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3DBC89F4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τ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bscript"/>
                <w:lang w:val="de-DE" w:eastAsia="en-US"/>
              </w:rPr>
              <w:t>00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05053062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 xml:space="preserve">0.38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bscript"/>
                <w:lang w:val="de-DE" w:eastAsia="en-US"/>
              </w:rPr>
              <w:t>household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331DD1CE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 xml:space="preserve">0.35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bscript"/>
                <w:lang w:val="de-DE" w:eastAsia="en-US"/>
              </w:rPr>
              <w:t>household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1A069A23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 xml:space="preserve">0.32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bscript"/>
                <w:lang w:val="de-DE" w:eastAsia="en-US"/>
              </w:rPr>
              <w:t>household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0A540370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 xml:space="preserve">0.28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bscript"/>
                <w:lang w:val="de-DE" w:eastAsia="en-US"/>
              </w:rPr>
              <w:t>household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5414A78B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 xml:space="preserve">0.28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bscript"/>
                <w:lang w:val="de-DE" w:eastAsia="en-US"/>
              </w:rPr>
              <w:t>household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376C60C1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 xml:space="preserve">0.28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bscript"/>
                <w:lang w:val="de-DE" w:eastAsia="en-US"/>
              </w:rPr>
              <w:t>households</w:t>
            </w:r>
          </w:p>
        </w:tc>
      </w:tr>
      <w:tr w:rsidR="00B410BB" w:rsidRPr="00FB139B" w14:paraId="6D77A629" w14:textId="77777777" w:rsidTr="001D10D2">
        <w:tc>
          <w:tcPr>
            <w:tcW w:w="0" w:type="auto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52402292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017B2E5C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 xml:space="preserve">0.04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bscript"/>
                <w:lang w:val="de-DE" w:eastAsia="en-US"/>
              </w:rPr>
              <w:t>region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6DAE2170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 xml:space="preserve">0.04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bscript"/>
                <w:lang w:val="de-DE" w:eastAsia="en-US"/>
              </w:rPr>
              <w:t>region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4C45B15C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 xml:space="preserve">0.04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bscript"/>
                <w:lang w:val="de-DE" w:eastAsia="en-US"/>
              </w:rPr>
              <w:t>region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28B1FC8D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 xml:space="preserve">0.03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bscript"/>
                <w:lang w:val="de-DE" w:eastAsia="en-US"/>
              </w:rPr>
              <w:t>region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4F3276CD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 xml:space="preserve">0.03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bscript"/>
                <w:lang w:val="de-DE" w:eastAsia="en-US"/>
              </w:rPr>
              <w:t>region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5E047E8C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 xml:space="preserve">0.03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bscript"/>
                <w:lang w:val="de-DE" w:eastAsia="en-US"/>
              </w:rPr>
              <w:t>regions</w:t>
            </w:r>
          </w:p>
        </w:tc>
      </w:tr>
      <w:tr w:rsidR="00B410BB" w:rsidRPr="00FB139B" w14:paraId="30A20E18" w14:textId="77777777" w:rsidTr="001D10D2">
        <w:tc>
          <w:tcPr>
            <w:tcW w:w="0" w:type="auto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222E62EA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ICC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689573C3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42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4886E7FD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40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7A7EC12E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39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6BC5ED9B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36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233942BB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36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66C1B74E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36</w:t>
            </w:r>
          </w:p>
        </w:tc>
      </w:tr>
      <w:tr w:rsidR="00B410BB" w:rsidRPr="00FB139B" w14:paraId="4B21CFAB" w14:textId="77777777" w:rsidTr="001D10D2">
        <w:tc>
          <w:tcPr>
            <w:tcW w:w="0" w:type="auto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540371A1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N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232B0F32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 xml:space="preserve">10,751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bscript"/>
                <w:lang w:val="de-DE" w:eastAsia="en-US"/>
              </w:rPr>
              <w:t>household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45F2C59C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 xml:space="preserve">10,751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bscript"/>
                <w:lang w:val="de-DE" w:eastAsia="en-US"/>
              </w:rPr>
              <w:t>household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0D93C05A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 xml:space="preserve">10,751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bscript"/>
                <w:lang w:val="de-DE" w:eastAsia="en-US"/>
              </w:rPr>
              <w:t>household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7846E587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 xml:space="preserve">10,751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bscript"/>
                <w:lang w:val="de-DE" w:eastAsia="en-US"/>
              </w:rPr>
              <w:t>household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52E06C05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 xml:space="preserve">10,751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bscript"/>
                <w:lang w:val="de-DE" w:eastAsia="en-US"/>
              </w:rPr>
              <w:t>household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069CDEF3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 xml:space="preserve">10,751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bscript"/>
                <w:lang w:val="de-DE" w:eastAsia="en-US"/>
              </w:rPr>
              <w:t>households</w:t>
            </w:r>
          </w:p>
        </w:tc>
      </w:tr>
      <w:tr w:rsidR="00B410BB" w:rsidRPr="00FB139B" w14:paraId="3A3D72A9" w14:textId="77777777" w:rsidTr="001D10D2">
        <w:tc>
          <w:tcPr>
            <w:tcW w:w="0" w:type="auto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6B28A038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10978107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 xml:space="preserve">401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bscript"/>
                <w:lang w:val="de-DE" w:eastAsia="en-US"/>
              </w:rPr>
              <w:t>region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1F3DA69D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 xml:space="preserve">401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bscript"/>
                <w:lang w:val="de-DE" w:eastAsia="en-US"/>
              </w:rPr>
              <w:t>region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1B2D89F0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 xml:space="preserve">401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bscript"/>
                <w:lang w:val="de-DE" w:eastAsia="en-US"/>
              </w:rPr>
              <w:t>region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3D1178CE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 xml:space="preserve">401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bscript"/>
                <w:lang w:val="de-DE" w:eastAsia="en-US"/>
              </w:rPr>
              <w:t>region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62544EA6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 xml:space="preserve">401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bscript"/>
                <w:lang w:val="de-DE" w:eastAsia="en-US"/>
              </w:rPr>
              <w:t>region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575A3203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 xml:space="preserve">401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bscript"/>
                <w:lang w:val="de-DE" w:eastAsia="en-US"/>
              </w:rPr>
              <w:t>regions</w:t>
            </w:r>
          </w:p>
        </w:tc>
      </w:tr>
      <w:tr w:rsidR="00B410BB" w:rsidRPr="00FB139B" w14:paraId="2FB2D609" w14:textId="77777777" w:rsidTr="001D10D2">
        <w:trPr>
          <w:trHeight w:val="23"/>
        </w:trPr>
        <w:tc>
          <w:tcPr>
            <w:tcW w:w="0" w:type="auto"/>
            <w:tcBorders>
              <w:top w:val="single" w:sz="6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62648181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Observations</w:t>
            </w:r>
          </w:p>
        </w:tc>
        <w:tc>
          <w:tcPr>
            <w:tcW w:w="0" w:type="auto"/>
            <w:gridSpan w:val="2"/>
            <w:tcBorders>
              <w:top w:val="single" w:sz="6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44C90FF9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17,602</w:t>
            </w:r>
          </w:p>
        </w:tc>
        <w:tc>
          <w:tcPr>
            <w:tcW w:w="0" w:type="auto"/>
            <w:gridSpan w:val="2"/>
            <w:tcBorders>
              <w:top w:val="single" w:sz="6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7076A2B0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17,602</w:t>
            </w:r>
          </w:p>
        </w:tc>
        <w:tc>
          <w:tcPr>
            <w:tcW w:w="0" w:type="auto"/>
            <w:gridSpan w:val="2"/>
            <w:tcBorders>
              <w:top w:val="single" w:sz="6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124C34F9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17,602</w:t>
            </w:r>
          </w:p>
        </w:tc>
        <w:tc>
          <w:tcPr>
            <w:tcW w:w="0" w:type="auto"/>
            <w:gridSpan w:val="2"/>
            <w:tcBorders>
              <w:top w:val="single" w:sz="6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1098F1D4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176,02</w:t>
            </w:r>
          </w:p>
        </w:tc>
        <w:tc>
          <w:tcPr>
            <w:tcW w:w="0" w:type="auto"/>
            <w:gridSpan w:val="2"/>
            <w:tcBorders>
              <w:top w:val="single" w:sz="6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5681FC6D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17,602</w:t>
            </w:r>
          </w:p>
        </w:tc>
        <w:tc>
          <w:tcPr>
            <w:tcW w:w="0" w:type="auto"/>
            <w:gridSpan w:val="2"/>
            <w:tcBorders>
              <w:top w:val="single" w:sz="6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53BDB418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17,602</w:t>
            </w:r>
          </w:p>
        </w:tc>
      </w:tr>
      <w:tr w:rsidR="00B410BB" w:rsidRPr="00FB139B" w14:paraId="281E39FE" w14:textId="77777777" w:rsidTr="001D10D2">
        <w:tc>
          <w:tcPr>
            <w:tcW w:w="0" w:type="auto"/>
            <w:tcBorders>
              <w:bottom w:val="single" w:sz="4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7AC9DE86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Marginal R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perscript"/>
                <w:lang w:val="de-DE" w:eastAsia="en-US"/>
              </w:rPr>
              <w:t>2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 xml:space="preserve"> / Conditional R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vertAlign w:val="superscript"/>
                <w:lang w:val="de-DE" w:eastAsia="en-US"/>
              </w:rPr>
              <w:t>2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2D6AB0EB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008 / 0.423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7111F31F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051 / 0.431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58A8DE9A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082 / 0.439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61709AFA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124 / 0.439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37F64B47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131 / 0.441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7EB2B031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val="de-DE" w:eastAsia="en-US"/>
              </w:rPr>
              <w:t>0.133 / 0.442</w:t>
            </w:r>
          </w:p>
        </w:tc>
      </w:tr>
    </w:tbl>
    <w:p w14:paraId="2AA39838" w14:textId="0796D551" w:rsidR="00B410BB" w:rsidRPr="00893938" w:rsidRDefault="00B410BB" w:rsidP="00B410BB">
      <w:pPr>
        <w:ind w:firstLine="0"/>
        <w:rPr>
          <w:rFonts w:ascii="Times New Roman" w:eastAsia="SimSun" w:hAnsi="Times New Roman" w:cs="Times New Roman"/>
          <w:color w:val="000000"/>
          <w:sz w:val="20"/>
          <w:szCs w:val="20"/>
        </w:rPr>
      </w:pPr>
      <w:r w:rsidRPr="00893938">
        <w:rPr>
          <w:rFonts w:ascii="Times New Roman" w:eastAsia="SimSun" w:hAnsi="Times New Roman" w:cs="Times New Roman"/>
          <w:i/>
          <w:iCs/>
          <w:color w:val="000000"/>
          <w:sz w:val="20"/>
          <w:szCs w:val="20"/>
        </w:rPr>
        <w:t>Note.</w:t>
      </w:r>
      <w:r w:rsidRPr="00893938">
        <w:rPr>
          <w:rFonts w:ascii="Times New Roman" w:eastAsia="SimSun" w:hAnsi="Times New Roman" w:cs="Times New Roman"/>
          <w:color w:val="000000"/>
          <w:sz w:val="20"/>
          <w:szCs w:val="20"/>
        </w:rPr>
        <w:t xml:space="preserve"> All continuous variables are </w:t>
      </w:r>
      <w:r w:rsidRPr="00893938">
        <w:rPr>
          <w:rFonts w:ascii="Times New Roman" w:eastAsia="SimSun" w:hAnsi="Times New Roman" w:cs="Times New Roman"/>
          <w:i/>
          <w:iCs/>
          <w:color w:val="000000"/>
          <w:sz w:val="20"/>
          <w:szCs w:val="20"/>
        </w:rPr>
        <w:t>z</w:t>
      </w:r>
      <w:r w:rsidRPr="00893938">
        <w:rPr>
          <w:rFonts w:ascii="Times New Roman" w:eastAsia="SimSun" w:hAnsi="Times New Roman" w:cs="Times New Roman"/>
          <w:color w:val="000000"/>
          <w:sz w:val="20"/>
          <w:szCs w:val="20"/>
        </w:rPr>
        <w:t>-standardized. We used sample weights in all analyses. Values in square brackets indicate the 95% confidence interval, DV = dependent variable, ICC = intraclass correlation coefficient.</w:t>
      </w:r>
    </w:p>
    <w:p w14:paraId="6113791A" w14:textId="77777777" w:rsidR="00B410BB" w:rsidRPr="00FB139B" w:rsidRDefault="00B410BB" w:rsidP="00B410BB">
      <w:pPr>
        <w:ind w:firstLine="0"/>
        <w:rPr>
          <w:rFonts w:ascii="Times New Roman" w:eastAsia="SimSun" w:hAnsi="Times New Roman" w:cs="Times New Roman"/>
          <w:color w:val="000000"/>
        </w:rPr>
      </w:pPr>
      <w:r w:rsidRPr="00FB139B">
        <w:rPr>
          <w:rFonts w:ascii="Times New Roman" w:hAnsi="Times New Roman" w:cs="Times New Roman"/>
          <w:color w:val="000000" w:themeColor="text1"/>
        </w:rPr>
        <w:lastRenderedPageBreak/>
        <w:t>Table S</w:t>
      </w:r>
      <w:r w:rsidR="00FB139B">
        <w:rPr>
          <w:rFonts w:ascii="Times New Roman" w:hAnsi="Times New Roman" w:cs="Times New Roman"/>
          <w:color w:val="000000" w:themeColor="text1"/>
        </w:rPr>
        <w:t>5</w:t>
      </w:r>
    </w:p>
    <w:p w14:paraId="4319D5B4" w14:textId="46ADEE40" w:rsidR="00B410BB" w:rsidRPr="00FB139B" w:rsidRDefault="00B410BB" w:rsidP="00B410BB">
      <w:pPr>
        <w:spacing w:before="240"/>
        <w:ind w:right="-46" w:firstLine="0"/>
        <w:contextualSpacing/>
        <w:rPr>
          <w:rFonts w:ascii="Times New Roman" w:eastAsia="SimSun" w:hAnsi="Times New Roman" w:cs="Times New Roman"/>
          <w:i/>
          <w:color w:val="000000"/>
        </w:rPr>
      </w:pPr>
      <w:r w:rsidRPr="00FB139B">
        <w:rPr>
          <w:rFonts w:ascii="Times New Roman" w:eastAsia="SimSun" w:hAnsi="Times New Roman" w:cs="Times New Roman"/>
          <w:i/>
          <w:color w:val="000000"/>
        </w:rPr>
        <w:t xml:space="preserve">Hierarchically Nested Linear Mixed Effects Model Including the Predictors of Loneliness </w:t>
      </w:r>
      <w:r w:rsidR="00893938">
        <w:rPr>
          <w:rFonts w:ascii="Times New Roman" w:eastAsia="SimSun" w:hAnsi="Times New Roman" w:cs="Times New Roman"/>
          <w:i/>
          <w:color w:val="000000"/>
        </w:rPr>
        <w:t xml:space="preserve">(Standardized) </w:t>
      </w:r>
      <w:r w:rsidRPr="00FB139B">
        <w:rPr>
          <w:rFonts w:ascii="Times New Roman" w:eastAsia="SimSun" w:hAnsi="Times New Roman" w:cs="Times New Roman"/>
          <w:i/>
          <w:color w:val="000000"/>
        </w:rPr>
        <w:t>at the Individual and the Regional Level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301"/>
        <w:gridCol w:w="1186"/>
        <w:gridCol w:w="779"/>
        <w:gridCol w:w="1186"/>
        <w:gridCol w:w="779"/>
        <w:gridCol w:w="1186"/>
        <w:gridCol w:w="779"/>
        <w:gridCol w:w="1186"/>
        <w:gridCol w:w="779"/>
        <w:gridCol w:w="1186"/>
        <w:gridCol w:w="779"/>
      </w:tblGrid>
      <w:tr w:rsidR="00B410BB" w:rsidRPr="00FB139B" w14:paraId="52C42BFD" w14:textId="77777777" w:rsidTr="001D10D2">
        <w:tc>
          <w:tcPr>
            <w:tcW w:w="0" w:type="auto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51282C83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eastAsia="de-DE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eastAsia="de-DE"/>
              </w:rPr>
              <w:t> 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0D407A6E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Model G1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7DA58375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Model G2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51B113DE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Model G3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115408F0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Model G4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5FE79822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Model H</w:t>
            </w:r>
          </w:p>
        </w:tc>
      </w:tr>
      <w:tr w:rsidR="00B410BB" w:rsidRPr="00FB139B" w14:paraId="00B92ECE" w14:textId="77777777" w:rsidTr="001D10D2"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4AD8685E" w14:textId="3E569B7A" w:rsidR="00B410BB" w:rsidRPr="00FB139B" w:rsidRDefault="00893938" w:rsidP="001D10D2">
            <w:pPr>
              <w:spacing w:line="240" w:lineRule="auto"/>
              <w:ind w:left="132" w:firstLine="0"/>
              <w:rPr>
                <w:rFonts w:ascii="Times New Roman" w:eastAsia="Times New Roman" w:hAnsi="Times New Roman" w:cs="Times New Roman"/>
                <w:i/>
                <w:iCs/>
                <w:kern w:val="0"/>
                <w:sz w:val="18"/>
                <w:szCs w:val="18"/>
                <w:lang w:val="de-DE" w:eastAsia="de-DE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kern w:val="0"/>
                <w:sz w:val="18"/>
                <w:szCs w:val="18"/>
                <w:lang w:val="de-DE" w:eastAsia="de-DE"/>
              </w:rPr>
              <w:t>Predictors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6B28C7B8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i/>
                <w:iCs/>
                <w:kern w:val="0"/>
                <w:sz w:val="18"/>
                <w:szCs w:val="18"/>
                <w:lang w:val="de-DE" w:eastAsia="de-DE"/>
              </w:rPr>
              <w:t>Estimates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1682DB6D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i/>
                <w:iCs/>
                <w:kern w:val="0"/>
                <w:sz w:val="18"/>
                <w:szCs w:val="18"/>
                <w:lang w:val="de-DE" w:eastAsia="de-DE"/>
              </w:rPr>
              <w:t>p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3528A88F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i/>
                <w:iCs/>
                <w:kern w:val="0"/>
                <w:sz w:val="18"/>
                <w:szCs w:val="18"/>
                <w:lang w:val="de-DE" w:eastAsia="de-DE"/>
              </w:rPr>
              <w:t>Estimates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73D7461F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i/>
                <w:iCs/>
                <w:kern w:val="0"/>
                <w:sz w:val="18"/>
                <w:szCs w:val="18"/>
                <w:lang w:val="de-DE" w:eastAsia="de-DE"/>
              </w:rPr>
              <w:t>p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24A9FABD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i/>
                <w:iCs/>
                <w:kern w:val="0"/>
                <w:sz w:val="18"/>
                <w:szCs w:val="18"/>
                <w:lang w:val="de-DE" w:eastAsia="de-DE"/>
              </w:rPr>
              <w:t>Estimates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2804F8A8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i/>
                <w:iCs/>
                <w:kern w:val="0"/>
                <w:sz w:val="18"/>
                <w:szCs w:val="18"/>
                <w:lang w:val="de-DE" w:eastAsia="de-DE"/>
              </w:rPr>
              <w:t>p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61C41042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i/>
                <w:iCs/>
                <w:kern w:val="0"/>
                <w:sz w:val="18"/>
                <w:szCs w:val="18"/>
                <w:lang w:val="de-DE" w:eastAsia="de-DE"/>
              </w:rPr>
              <w:t>Estimates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39B09BE7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i/>
                <w:iCs/>
                <w:kern w:val="0"/>
                <w:sz w:val="18"/>
                <w:szCs w:val="18"/>
                <w:lang w:val="de-DE" w:eastAsia="de-DE"/>
              </w:rPr>
              <w:t>p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4759C449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i/>
                <w:iCs/>
                <w:kern w:val="0"/>
                <w:sz w:val="18"/>
                <w:szCs w:val="18"/>
                <w:lang w:val="de-DE" w:eastAsia="de-DE"/>
              </w:rPr>
              <w:t>Estimates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vAlign w:val="center"/>
            <w:hideMark/>
          </w:tcPr>
          <w:p w14:paraId="59CBF66A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i/>
                <w:iCs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i/>
                <w:iCs/>
                <w:kern w:val="0"/>
                <w:sz w:val="18"/>
                <w:szCs w:val="18"/>
                <w:lang w:val="de-DE" w:eastAsia="de-DE"/>
              </w:rPr>
              <w:t>p</w:t>
            </w:r>
          </w:p>
        </w:tc>
      </w:tr>
      <w:tr w:rsidR="00B410BB" w:rsidRPr="00FB139B" w14:paraId="4D152740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B4556B2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Intercept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E1BDDE9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1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05, 0.17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5E1CDA28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3EA184F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12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06, 0.18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16B35822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948C420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1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05, 0.16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7798ED2B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0CF7A0A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13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07, 0.18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7289AF5E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7198BE8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12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07, 0.18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1A190658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</w:tr>
      <w:tr w:rsidR="00B410BB" w:rsidRPr="00FB139B" w14:paraId="66E7B12A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F8F8E74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Gender: Female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158C792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7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04, 0.09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45ECCDD5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8A13B26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7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04, 0.09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4C66ECC8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396958A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7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04, 0.09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62F3A3A6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7DA1350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7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04, 0.09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4423AF24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802D212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7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04, 0.09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0F41B5CA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</w:tr>
      <w:tr w:rsidR="00B410BB" w:rsidRPr="00FB139B" w14:paraId="15473F9B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1848D98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Age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538EB4B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19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21, -0.17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63A76560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7E8F881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19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21, -0.17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2F924488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95BDCD1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19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21, -0.17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7432F55F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1FC273C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19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21, -0.17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217A0E07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278E53A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19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21, -0.17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52FED53C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</w:tr>
      <w:tr w:rsidR="00B410BB" w:rsidRPr="00FB139B" w14:paraId="58B9E5CF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95FEADB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Age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vertAlign w:val="superscript"/>
                <w:lang w:val="de-DE" w:eastAsia="de-DE"/>
              </w:rPr>
              <w:t>2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FC1D3B0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5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6, -0.03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69E2D1A4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D915E17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5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6, -0.03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0CD36636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504CE88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5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6, -0.03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4473F1A0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F096623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5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6, -0.03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16A00C7B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50B9444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5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6, -0.03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7843B66A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</w:tr>
      <w:tr w:rsidR="00B410BB" w:rsidRPr="00FB139B" w14:paraId="6042E1BB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EB22637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Migration background: No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370FB06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8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11, -0.04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605AF683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CAFD78F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8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11, -0.04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20ED45DE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99E22F9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8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11, -0.04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52B095AE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B6B0B47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8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11, -0.04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349C7F2E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2C7E020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8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11, -0.04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78EE1259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</w:tr>
      <w:tr w:rsidR="00B410BB" w:rsidRPr="00FB139B" w14:paraId="483939FC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0DAB774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Income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1BC7B8F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10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12, -0.08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16DD136A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A3E8F1E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10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12, -0.08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0D0541ED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DBED447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10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12, -0.08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3CE25D98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32D53BA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10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12, -0.08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0CF1F9AA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A03A23C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10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12, -0.08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3873A978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</w:tr>
      <w:tr w:rsidR="00B410BB" w:rsidRPr="00FB139B" w14:paraId="434B253C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67246C5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Education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911E5AE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0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2, 0.01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3EA5368D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842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32AA041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0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2, 0.01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7552C011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880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29F3FF2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0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2, 0.01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3264CC74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848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004580E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0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2, 0.02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21B300BB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948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B2FD222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0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2, 0.01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249D5824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890</w:t>
            </w:r>
          </w:p>
        </w:tc>
      </w:tr>
      <w:tr w:rsidR="00B410BB" w:rsidRPr="00FB139B" w14:paraId="5BE55D1B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4E04591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Work status: Other occupations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AD98C31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14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18, -0.10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26E3F657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26E2679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14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18, -0.10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26C6B2A5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FC030BF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14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18, -0.10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7B1AC9D4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DBDBDEE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14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18, -0.10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032C2D4E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0D2B4A5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14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18, -0.10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3E68F755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</w:tr>
      <w:tr w:rsidR="00B410BB" w:rsidRPr="00FB139B" w14:paraId="1FD33EC0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931BDDD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de-DE"/>
              </w:rPr>
              <w:t>Work status: Working full-time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44D6DB9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17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21, -0.13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39773304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CECEE01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17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21, -0.13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18737621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0879AB2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17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21, -0.13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0D4655D1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E56DA69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17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21, -0.13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4505E3C8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E00503E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17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21, -0.13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3D13132B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</w:tr>
      <w:tr w:rsidR="00B410BB" w:rsidRPr="00FB139B" w14:paraId="27FDDC28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61B1555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de-DE"/>
              </w:rPr>
              <w:t>Relationship status: not living with partner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80E1F97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3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3, 0.08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30DEC929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372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DD7F38C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3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3, 0.08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10A730E8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375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90BEF3F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3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3, 0.08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59E64237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376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1871B68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3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3, 0.08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67336668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373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9EC86E9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3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3, 0.08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42007E66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373</w:t>
            </w:r>
          </w:p>
        </w:tc>
      </w:tr>
      <w:tr w:rsidR="00B410BB" w:rsidRPr="00FB139B" w14:paraId="30735119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0F3C0D9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Relationship status: Single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23A2843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2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17, 0.2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7C276D99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FA48FEE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2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17, 0.2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37324EFD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00D1C39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2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17, 0.2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32008828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9742B04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2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17, 0.2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58A3130A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31E57A1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2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17, 0.2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3E146BAB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</w:tr>
      <w:tr w:rsidR="00B410BB" w:rsidRPr="00FB139B" w14:paraId="68058000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2FAEB9F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lastRenderedPageBreak/>
              <w:t>Contact frequency with friends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F2E0DCC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12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14, -0.11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24D43F8D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D96C22F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12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14, -0.11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1BA48D99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2D8D843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12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14, -0.11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23ED463A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0ABE846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12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14, -0.11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3DFAB107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5662D16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12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14, -0.11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4BDC9323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</w:tr>
      <w:tr w:rsidR="00B410BB" w:rsidRPr="00FB139B" w14:paraId="766B33E0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60C7B7C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Contact frequency with relatives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7EA04B6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6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8, -0.0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07C38A98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3A89FD7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6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8, -0.0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2708E4E8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B425E0B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6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8, -0.0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5C1E8397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9AB2F85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6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8, -0.0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574AB7DD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87C7C1D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6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8, -0.0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0AB254C8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</w:tr>
      <w:tr w:rsidR="00B410BB" w:rsidRPr="00FB139B" w14:paraId="273B9701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9B21390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General health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FA5201B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2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23, -0.20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4CCD6667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EDE58E7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2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23, -0.20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33058DCE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71DE349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2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23, -0.20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50A56459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4079BD8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2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23, -0.20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62F2B4CA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40E8506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2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23, -0.20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0C11F047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</w:tr>
      <w:tr w:rsidR="00B410BB" w:rsidRPr="00FB139B" w14:paraId="4E153FC3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41CD895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Distance to public transport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1AD9017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1, 0.03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0A7D9288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302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E6B2C86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1, 0.03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4097BE3D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285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869EE6C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1, 0.02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32EC6AEB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332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2CE905D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1, 0.03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39851534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315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18B486D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1, 0.02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176663F4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331</w:t>
            </w:r>
          </w:p>
        </w:tc>
      </w:tr>
      <w:tr w:rsidR="00B410BB" w:rsidRPr="00FB139B" w14:paraId="21E73F2C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03BF78E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Distance to public parks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794C2A7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3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02, 0.0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60FC3FC2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826CD11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3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01, 0.0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1395EBFB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98AB7C0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3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02, 0.0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59B82A19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933E9E9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3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01, 0.0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27A1478B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142664D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3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02, 0.0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1B5B8AC4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</w:tr>
      <w:tr w:rsidR="00B410BB" w:rsidRPr="00FB139B" w14:paraId="28185E0B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F6F36C7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de-DE"/>
              </w:rPr>
              <w:t>Distance to sport/leisure facilities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8954830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3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02, 0.0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01FF0F64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0FE1A6A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3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02, 0.0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1F4818FF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BF3B9DE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3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02, 0.0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402E3B36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8A25DFC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3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02, 0.0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17FC5E72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7C00358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3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02, 0.0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2C4D2F32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</w:tr>
      <w:tr w:rsidR="00B410BB" w:rsidRPr="00FB139B" w14:paraId="12F53FDB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9DC8D69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eastAsia="de-DE"/>
              </w:rPr>
              <w:t>Distance to nearest city center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D29BE93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0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2, 0.02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3580E78B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65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D3F86AE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3, 0.01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791E8A1D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560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3A570A0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3, 0.01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1CDE67CB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525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B409D08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3, 0.01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18D4FDEC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228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E1DFB2F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3, 0.01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1F3A199C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274</w:t>
            </w:r>
          </w:p>
        </w:tc>
      </w:tr>
      <w:tr w:rsidR="00B410BB" w:rsidRPr="00FB139B" w14:paraId="42604AFD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59F614A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Relation to neighbors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E643E95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5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7, -0.04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56C1A6C8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E281987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5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7, -0.04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436825D6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D805BC3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5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7, -0.04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104CF33A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31BB210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5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7, -0.04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088B0049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796965B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5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7, -0.04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471316D9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&lt; 0.001</w:t>
            </w:r>
          </w:p>
        </w:tc>
      </w:tr>
      <w:tr w:rsidR="00B410BB" w:rsidRPr="00FB139B" w14:paraId="141B821C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329A2AE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Type of space: Rural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F52ADB9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5, 0.06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51DF7B1C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759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582B71E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0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6, 0.06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02B7BA7E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996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D7A16EA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0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6, 0.06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2FCDF01E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900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A8188F7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2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8, 0.04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26702BF2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433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852AFF1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2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8, 0.04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57347FE6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581</w:t>
            </w:r>
          </w:p>
        </w:tc>
      </w:tr>
      <w:tr w:rsidR="00B410BB" w:rsidRPr="00FB139B" w14:paraId="75A4940E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E5B20B1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Residential region: East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902332B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9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02, 0.16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3471BEAE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:lang w:val="de-DE" w:eastAsia="en-US"/>
              </w:rPr>
              <w:t>.013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AACECAF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6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0, 0.13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2700B664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060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161D25F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9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03, 0.15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00D081A0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:lang w:val="de-DE" w:eastAsia="en-US"/>
              </w:rPr>
              <w:t>.005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A0974F2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6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00, 0.12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37D84CFF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:lang w:val="de-DE" w:eastAsia="en-US"/>
              </w:rPr>
              <w:t>.046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00E92DB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7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0, 0.14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4A248239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064</w:t>
            </w:r>
          </w:p>
        </w:tc>
      </w:tr>
      <w:tr w:rsidR="00B410BB" w:rsidRPr="00FB139B" w14:paraId="31C8C119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5D0D246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Regional age composition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71FA490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2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6, 0.01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13F9200D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172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74F5063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8CBD29D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E5B930C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A250E2B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A9D8D84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94AF193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B22482E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1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4, 0.06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0D37D3E5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642</w:t>
            </w:r>
          </w:p>
        </w:tc>
      </w:tr>
      <w:tr w:rsidR="00B410BB" w:rsidRPr="00FB139B" w14:paraId="3C661767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DA4ABCD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Socioeconomic deprivation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15FE1DE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668C802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CCDBDB5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0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3, 0.03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BF39F72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885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C38B853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7040ECF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1B9000D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143DF71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3DFE179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2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1, 0.06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3ED99641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153</w:t>
            </w:r>
          </w:p>
        </w:tc>
      </w:tr>
      <w:tr w:rsidR="00B410BB" w:rsidRPr="00FB139B" w14:paraId="3FB1DC41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39C9173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Population change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884CA1D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94A6C23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7235DFE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2D9CCF7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898E498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5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02, 0.08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3C864BEC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:lang w:val="de-DE" w:eastAsia="en-US"/>
              </w:rPr>
              <w:t>.003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71B7920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40272AD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CF63D93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8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03, 0.12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7DA50B5D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:lang w:val="de-DE" w:eastAsia="en-US"/>
              </w:rPr>
              <w:t>.001</w:t>
            </w:r>
          </w:p>
        </w:tc>
      </w:tr>
      <w:tr w:rsidR="00B410BB" w:rsidRPr="00FB139B" w14:paraId="6F70D583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55B91FE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Population density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4FC71B9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3A3A5BE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81A3434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05181FE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1F48B3E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4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8, 0.00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2D8EBC8B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061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7E3DB63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B645C53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436C38E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-0.02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-0.07, 0.03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33F8EB8A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color w:val="000000"/>
                <w:kern w:val="0"/>
                <w:sz w:val="18"/>
                <w:szCs w:val="18"/>
                <w:lang w:val="de-DE" w:eastAsia="en-US"/>
              </w:rPr>
              <w:t>.424</w:t>
            </w:r>
          </w:p>
        </w:tc>
      </w:tr>
      <w:tr w:rsidR="00B410BB" w:rsidRPr="00FB139B" w14:paraId="575DF762" w14:textId="77777777" w:rsidTr="001D10D2"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6BBEE43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lastRenderedPageBreak/>
              <w:t>Regional remoteness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2B05AEF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29D2717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1F173E7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6F82787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911523D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88CD316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D8AE687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3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00, 0.07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4BACCB1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:lang w:val="de-DE" w:eastAsia="en-US"/>
              </w:rPr>
              <w:t>.027</w:t>
            </w:r>
          </w:p>
          <w:p w14:paraId="1D4B81B0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4BAF92D" w14:textId="77777777" w:rsidR="00B410BB" w:rsidRPr="00FB139B" w:rsidRDefault="00B410BB" w:rsidP="001D10D2">
            <w:pPr>
              <w:spacing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04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br/>
              <w:t>[0.01, 0.08]</w:t>
            </w:r>
          </w:p>
        </w:tc>
        <w:tc>
          <w:tcPr>
            <w:tcW w:w="0" w:type="auto"/>
            <w:tcMar>
              <w:top w:w="113" w:type="dxa"/>
              <w:left w:w="113" w:type="dxa"/>
              <w:bottom w:w="113" w:type="dxa"/>
              <w:right w:w="113" w:type="dxa"/>
            </w:tcMar>
            <w:vAlign w:val="bottom"/>
            <w:hideMark/>
          </w:tcPr>
          <w:p w14:paraId="43F6350C" w14:textId="77777777" w:rsidR="00B410BB" w:rsidRPr="00FB139B" w:rsidRDefault="00B410BB" w:rsidP="001D10D2">
            <w:pPr>
              <w:spacing w:line="240" w:lineRule="auto"/>
              <w:ind w:firstLine="0"/>
              <w:jc w:val="right"/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:lang w:val="de-DE" w:eastAsia="en-US"/>
              </w:rPr>
            </w:pPr>
            <w:r w:rsidRPr="00FB139B">
              <w:rPr>
                <w:rFonts w:ascii="Times New Roman" w:hAnsi="Times New Roman" w:cs="Times New Roman"/>
                <w:b/>
                <w:bCs/>
                <w:color w:val="000000"/>
                <w:kern w:val="0"/>
                <w:sz w:val="18"/>
                <w:szCs w:val="18"/>
                <w:lang w:val="de-DE" w:eastAsia="en-US"/>
              </w:rPr>
              <w:t>.019</w:t>
            </w:r>
          </w:p>
        </w:tc>
      </w:tr>
      <w:tr w:rsidR="00B410BB" w:rsidRPr="00FB139B" w14:paraId="4BB6134D" w14:textId="77777777" w:rsidTr="001D10D2">
        <w:tc>
          <w:tcPr>
            <w:tcW w:w="0" w:type="auto"/>
            <w:gridSpan w:val="11"/>
            <w:tcMar>
              <w:top w:w="192" w:type="dxa"/>
              <w:left w:w="15" w:type="dxa"/>
              <w:bottom w:w="15" w:type="dxa"/>
              <w:right w:w="15" w:type="dxa"/>
            </w:tcMar>
            <w:vAlign w:val="center"/>
            <w:hideMark/>
          </w:tcPr>
          <w:p w14:paraId="4AE84544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b/>
                <w:bCs/>
                <w:kern w:val="0"/>
                <w:sz w:val="18"/>
                <w:szCs w:val="18"/>
                <w:lang w:val="de-DE" w:eastAsia="de-DE"/>
              </w:rPr>
              <w:t>Random Effects</w:t>
            </w:r>
          </w:p>
        </w:tc>
      </w:tr>
      <w:tr w:rsidR="00B410BB" w:rsidRPr="00FB139B" w14:paraId="0A240745" w14:textId="77777777" w:rsidTr="001D10D2">
        <w:tc>
          <w:tcPr>
            <w:tcW w:w="0" w:type="auto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230F4365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σ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vertAlign w:val="superscript"/>
                <w:lang w:val="de-DE" w:eastAsia="de-DE"/>
              </w:rPr>
              <w:t>2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1B994C0A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56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6306E702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56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1AD92D97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56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18B6C8FC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56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374917D5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56</w:t>
            </w:r>
          </w:p>
        </w:tc>
      </w:tr>
      <w:tr w:rsidR="00B410BB" w:rsidRPr="00FB139B" w14:paraId="45742A9B" w14:textId="77777777" w:rsidTr="001D10D2">
        <w:tc>
          <w:tcPr>
            <w:tcW w:w="0" w:type="auto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2337A115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τ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vertAlign w:val="subscript"/>
                <w:lang w:val="de-DE" w:eastAsia="de-DE"/>
              </w:rPr>
              <w:t>00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282B7341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 xml:space="preserve">0.28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vertAlign w:val="subscript"/>
                <w:lang w:val="de-DE" w:eastAsia="de-DE"/>
              </w:rPr>
              <w:t>household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25F1492D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 xml:space="preserve">0.28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vertAlign w:val="subscript"/>
                <w:lang w:val="de-DE" w:eastAsia="de-DE"/>
              </w:rPr>
              <w:t>household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3490FE8B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 xml:space="preserve">0.28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vertAlign w:val="subscript"/>
                <w:lang w:val="de-DE" w:eastAsia="de-DE"/>
              </w:rPr>
              <w:t>household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3981E101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 xml:space="preserve">0.28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vertAlign w:val="subscript"/>
                <w:lang w:val="de-DE" w:eastAsia="de-DE"/>
              </w:rPr>
              <w:t>household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46A1BA48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 xml:space="preserve">0.28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vertAlign w:val="subscript"/>
                <w:lang w:val="de-DE" w:eastAsia="de-DE"/>
              </w:rPr>
              <w:t>households</w:t>
            </w:r>
          </w:p>
        </w:tc>
      </w:tr>
      <w:tr w:rsidR="00B410BB" w:rsidRPr="00FB139B" w14:paraId="1C9A0A0E" w14:textId="77777777" w:rsidTr="001D10D2">
        <w:tc>
          <w:tcPr>
            <w:tcW w:w="0" w:type="auto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14935CF8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746255B4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 xml:space="preserve">0.03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vertAlign w:val="subscript"/>
                <w:lang w:val="de-DE" w:eastAsia="de-DE"/>
              </w:rPr>
              <w:t>region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7B7EE2C2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 xml:space="preserve">0.03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vertAlign w:val="subscript"/>
                <w:lang w:val="de-DE" w:eastAsia="de-DE"/>
              </w:rPr>
              <w:t>region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4DCE1CCB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 xml:space="preserve">0.03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vertAlign w:val="subscript"/>
                <w:lang w:val="de-DE" w:eastAsia="de-DE"/>
              </w:rPr>
              <w:t>region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77337C5F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 xml:space="preserve">0.03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vertAlign w:val="subscript"/>
                <w:lang w:val="de-DE" w:eastAsia="de-DE"/>
              </w:rPr>
              <w:t>region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0D37468B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 xml:space="preserve">0.03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vertAlign w:val="subscript"/>
                <w:lang w:val="de-DE" w:eastAsia="de-DE"/>
              </w:rPr>
              <w:t>regions</w:t>
            </w:r>
          </w:p>
        </w:tc>
      </w:tr>
      <w:tr w:rsidR="00B410BB" w:rsidRPr="00FB139B" w14:paraId="2767F8F7" w14:textId="77777777" w:rsidTr="001D10D2">
        <w:tc>
          <w:tcPr>
            <w:tcW w:w="0" w:type="auto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5C808078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ICC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48CD5D13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36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097887CF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36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6FFEC4DF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36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1BD39374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36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1ECC871C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35</w:t>
            </w:r>
          </w:p>
        </w:tc>
      </w:tr>
      <w:tr w:rsidR="00B410BB" w:rsidRPr="00FB139B" w14:paraId="1D88FF5C" w14:textId="77777777" w:rsidTr="001D10D2">
        <w:tc>
          <w:tcPr>
            <w:tcW w:w="0" w:type="auto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5AC6F39F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N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1D7CF713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 xml:space="preserve">10,751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vertAlign w:val="subscript"/>
                <w:lang w:val="de-DE" w:eastAsia="de-DE"/>
              </w:rPr>
              <w:t>household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5E1F6559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 xml:space="preserve">10,751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vertAlign w:val="subscript"/>
                <w:lang w:val="de-DE" w:eastAsia="de-DE"/>
              </w:rPr>
              <w:t>household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757FF22D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 xml:space="preserve">10,751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vertAlign w:val="subscript"/>
                <w:lang w:val="de-DE" w:eastAsia="de-DE"/>
              </w:rPr>
              <w:t>household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487AA94D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 xml:space="preserve">10,751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vertAlign w:val="subscript"/>
                <w:lang w:val="de-DE" w:eastAsia="de-DE"/>
              </w:rPr>
              <w:t>household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24BDB9AE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 xml:space="preserve">10,751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vertAlign w:val="subscript"/>
                <w:lang w:val="de-DE" w:eastAsia="de-DE"/>
              </w:rPr>
              <w:t>households</w:t>
            </w:r>
          </w:p>
        </w:tc>
      </w:tr>
      <w:tr w:rsidR="00B410BB" w:rsidRPr="00FB139B" w14:paraId="75248C5A" w14:textId="77777777" w:rsidTr="001D10D2">
        <w:tc>
          <w:tcPr>
            <w:tcW w:w="0" w:type="auto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2BB93A46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7BFD5EB3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 xml:space="preserve">401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vertAlign w:val="subscript"/>
                <w:lang w:val="de-DE" w:eastAsia="de-DE"/>
              </w:rPr>
              <w:t>region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4226FFF9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 xml:space="preserve">401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vertAlign w:val="subscript"/>
                <w:lang w:val="de-DE" w:eastAsia="de-DE"/>
              </w:rPr>
              <w:t>region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6D36D28A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 xml:space="preserve">401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vertAlign w:val="subscript"/>
                <w:lang w:val="de-DE" w:eastAsia="de-DE"/>
              </w:rPr>
              <w:t>region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6B37E53A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 xml:space="preserve">401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vertAlign w:val="subscript"/>
                <w:lang w:val="de-DE" w:eastAsia="de-DE"/>
              </w:rPr>
              <w:t>regions</w:t>
            </w:r>
          </w:p>
        </w:tc>
        <w:tc>
          <w:tcPr>
            <w:tcW w:w="0" w:type="auto"/>
            <w:gridSpan w:val="2"/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5A61CDE4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 xml:space="preserve">401 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vertAlign w:val="subscript"/>
                <w:lang w:val="de-DE" w:eastAsia="de-DE"/>
              </w:rPr>
              <w:t>regions</w:t>
            </w:r>
          </w:p>
        </w:tc>
      </w:tr>
      <w:tr w:rsidR="00B410BB" w:rsidRPr="00FB139B" w14:paraId="7A032C2C" w14:textId="77777777" w:rsidTr="001D10D2">
        <w:tc>
          <w:tcPr>
            <w:tcW w:w="0" w:type="auto"/>
            <w:tcBorders>
              <w:top w:val="single" w:sz="6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16294173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Observations</w:t>
            </w:r>
          </w:p>
        </w:tc>
        <w:tc>
          <w:tcPr>
            <w:tcW w:w="0" w:type="auto"/>
            <w:gridSpan w:val="2"/>
            <w:tcBorders>
              <w:top w:val="single" w:sz="6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47C089DB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17,602</w:t>
            </w:r>
          </w:p>
        </w:tc>
        <w:tc>
          <w:tcPr>
            <w:tcW w:w="0" w:type="auto"/>
            <w:gridSpan w:val="2"/>
            <w:tcBorders>
              <w:top w:val="single" w:sz="6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40756F6D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17,602</w:t>
            </w:r>
          </w:p>
        </w:tc>
        <w:tc>
          <w:tcPr>
            <w:tcW w:w="0" w:type="auto"/>
            <w:gridSpan w:val="2"/>
            <w:tcBorders>
              <w:top w:val="single" w:sz="6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74406C68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17,602</w:t>
            </w:r>
          </w:p>
        </w:tc>
        <w:tc>
          <w:tcPr>
            <w:tcW w:w="0" w:type="auto"/>
            <w:gridSpan w:val="2"/>
            <w:tcBorders>
              <w:top w:val="single" w:sz="6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668BBA61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17,602</w:t>
            </w:r>
          </w:p>
        </w:tc>
        <w:tc>
          <w:tcPr>
            <w:tcW w:w="0" w:type="auto"/>
            <w:gridSpan w:val="2"/>
            <w:tcBorders>
              <w:top w:val="single" w:sz="6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197A0AF6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17,602</w:t>
            </w:r>
          </w:p>
        </w:tc>
      </w:tr>
      <w:tr w:rsidR="00B410BB" w:rsidRPr="00FB139B" w14:paraId="0CD725E1" w14:textId="77777777" w:rsidTr="001D10D2">
        <w:tc>
          <w:tcPr>
            <w:tcW w:w="0" w:type="auto"/>
            <w:tcBorders>
              <w:bottom w:val="single" w:sz="4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66C285A6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Marginal R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vertAlign w:val="superscript"/>
                <w:lang w:val="de-DE" w:eastAsia="de-DE"/>
              </w:rPr>
              <w:t>2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 xml:space="preserve"> / Conditional R</w:t>
            </w: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vertAlign w:val="superscript"/>
                <w:lang w:val="de-DE" w:eastAsia="de-DE"/>
              </w:rPr>
              <w:t>2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4F8E2046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133 / 0.442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1A78F7A5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133 / 0.442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2DC14318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134 / 0.442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6A37B480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133 / 0.442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tcMar>
              <w:top w:w="57" w:type="dxa"/>
              <w:left w:w="113" w:type="dxa"/>
              <w:bottom w:w="57" w:type="dxa"/>
              <w:right w:w="113" w:type="dxa"/>
            </w:tcMar>
            <w:hideMark/>
          </w:tcPr>
          <w:p w14:paraId="761488F5" w14:textId="77777777" w:rsidR="00B410BB" w:rsidRPr="00FB139B" w:rsidRDefault="00B410BB" w:rsidP="001D10D2">
            <w:pPr>
              <w:spacing w:line="240" w:lineRule="auto"/>
              <w:ind w:firstLine="0"/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</w:pPr>
            <w:r w:rsidRPr="00FB139B">
              <w:rPr>
                <w:rFonts w:ascii="Times New Roman" w:eastAsia="Times New Roman" w:hAnsi="Times New Roman" w:cs="Times New Roman"/>
                <w:kern w:val="0"/>
                <w:sz w:val="18"/>
                <w:szCs w:val="18"/>
                <w:lang w:val="de-DE" w:eastAsia="de-DE"/>
              </w:rPr>
              <w:t>0.136 / 0.442</w:t>
            </w:r>
          </w:p>
        </w:tc>
      </w:tr>
    </w:tbl>
    <w:p w14:paraId="34D4DA6B" w14:textId="4DF33DCE" w:rsidR="00B410BB" w:rsidRPr="00893938" w:rsidRDefault="00B410BB" w:rsidP="00B410BB">
      <w:pPr>
        <w:tabs>
          <w:tab w:val="left" w:pos="499"/>
        </w:tabs>
        <w:ind w:firstLine="0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893938">
        <w:rPr>
          <w:rFonts w:ascii="Times New Roman" w:eastAsia="SimSun" w:hAnsi="Times New Roman" w:cs="Times New Roman"/>
          <w:i/>
          <w:iCs/>
          <w:color w:val="000000"/>
          <w:sz w:val="20"/>
          <w:szCs w:val="20"/>
        </w:rPr>
        <w:t>Note.</w:t>
      </w:r>
      <w:r w:rsidRPr="00893938">
        <w:rPr>
          <w:rFonts w:ascii="Times New Roman" w:eastAsia="SimSun" w:hAnsi="Times New Roman" w:cs="Times New Roman"/>
          <w:color w:val="000000"/>
          <w:sz w:val="20"/>
          <w:szCs w:val="20"/>
        </w:rPr>
        <w:t xml:space="preserve"> All continuous variables are </w:t>
      </w:r>
      <w:r w:rsidRPr="00893938">
        <w:rPr>
          <w:rFonts w:ascii="Times New Roman" w:eastAsia="SimSun" w:hAnsi="Times New Roman" w:cs="Times New Roman"/>
          <w:i/>
          <w:iCs/>
          <w:color w:val="000000"/>
          <w:sz w:val="20"/>
          <w:szCs w:val="20"/>
        </w:rPr>
        <w:t>z</w:t>
      </w:r>
      <w:r w:rsidRPr="00893938">
        <w:rPr>
          <w:rFonts w:ascii="Times New Roman" w:eastAsia="SimSun" w:hAnsi="Times New Roman" w:cs="Times New Roman"/>
          <w:color w:val="000000"/>
          <w:sz w:val="20"/>
          <w:szCs w:val="20"/>
        </w:rPr>
        <w:t>-standardized. We used sample weights in all analyses. Values in square brackets indicate the 95% confidence interval, DV = dependent variable, ICC = intraclass correlation coefficient</w:t>
      </w:r>
    </w:p>
    <w:p w14:paraId="64CBFEC1" w14:textId="77777777" w:rsidR="00B410BB" w:rsidRPr="00FB139B" w:rsidRDefault="00B410BB" w:rsidP="00B410BB">
      <w:pPr>
        <w:tabs>
          <w:tab w:val="left" w:pos="499"/>
        </w:tabs>
        <w:rPr>
          <w:rFonts w:ascii="Times New Roman" w:hAnsi="Times New Roman" w:cs="Times New Roman"/>
          <w:color w:val="000000" w:themeColor="text1"/>
        </w:rPr>
        <w:sectPr w:rsidR="00B410BB" w:rsidRPr="00FB139B" w:rsidSect="00B410BB">
          <w:pgSz w:w="16820" w:h="11900" w:orient="landscape"/>
          <w:pgMar w:top="1417" w:right="1134" w:bottom="1417" w:left="1417" w:header="708" w:footer="708" w:gutter="0"/>
          <w:cols w:space="708"/>
          <w:docGrid w:linePitch="360"/>
        </w:sectPr>
      </w:pPr>
    </w:p>
    <w:p w14:paraId="00F921B0" w14:textId="77777777" w:rsidR="006148E7" w:rsidRPr="00FB139B" w:rsidRDefault="006148E7">
      <w:pPr>
        <w:spacing w:line="240" w:lineRule="auto"/>
        <w:ind w:firstLine="0"/>
        <w:rPr>
          <w:rFonts w:ascii="Times New Roman" w:hAnsi="Times New Roman" w:cs="Times New Roman"/>
        </w:rPr>
      </w:pPr>
    </w:p>
    <w:p w14:paraId="708DFBCE" w14:textId="77777777" w:rsidR="006148E7" w:rsidRPr="00FB139B" w:rsidRDefault="006148E7" w:rsidP="006148E7">
      <w:pPr>
        <w:spacing w:before="240"/>
        <w:ind w:firstLine="0"/>
        <w:contextualSpacing/>
        <w:rPr>
          <w:rFonts w:ascii="Times New Roman" w:eastAsia="SimSun" w:hAnsi="Times New Roman" w:cs="Times New Roman"/>
          <w:color w:val="000000"/>
        </w:rPr>
      </w:pPr>
      <w:r w:rsidRPr="00FB139B">
        <w:rPr>
          <w:rFonts w:ascii="Times New Roman" w:eastAsia="SimSun" w:hAnsi="Times New Roman" w:cs="Times New Roman"/>
          <w:color w:val="000000"/>
        </w:rPr>
        <w:t>Distance Decay Function</w:t>
      </w:r>
    </w:p>
    <w:p w14:paraId="120207C0" w14:textId="2693E20B" w:rsidR="006148E7" w:rsidRPr="00FB139B" w:rsidRDefault="00886633" w:rsidP="006148E7">
      <w:pPr>
        <w:ind w:firstLine="0"/>
        <w:rPr>
          <w:rFonts w:ascii="Times New Roman" w:eastAsia="SimSun" w:hAnsi="Times New Roman" w:cs="Times New Roman"/>
          <w:color w:val="000000"/>
        </w:rPr>
      </w:pPr>
      <w:r>
        <w:rPr>
          <w:rFonts w:ascii="Times New Roman" w:eastAsia="SimSun" w:hAnsi="Times New Roman" w:cs="Times New Roman"/>
          <w:noProof/>
          <w:color w:val="000000"/>
        </w:rPr>
        <w:drawing>
          <wp:inline distT="0" distB="0" distL="0" distR="0" wp14:anchorId="17F903C3" wp14:editId="562EC05C">
            <wp:extent cx="5029200" cy="3355022"/>
            <wp:effectExtent l="19050" t="19050" r="19050" b="1714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4389" cy="3365155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2EFFDC7" w14:textId="0EDADC45" w:rsidR="006148E7" w:rsidRPr="00893938" w:rsidRDefault="006148E7" w:rsidP="006148E7">
      <w:pPr>
        <w:ind w:firstLine="0"/>
        <w:rPr>
          <w:rFonts w:ascii="Times New Roman" w:eastAsia="SimSun" w:hAnsi="Times New Roman" w:cs="Times New Roman"/>
          <w:color w:val="000000"/>
          <w:sz w:val="20"/>
          <w:szCs w:val="20"/>
        </w:rPr>
      </w:pPr>
      <w:r w:rsidRPr="00893938">
        <w:rPr>
          <w:rFonts w:ascii="Times New Roman" w:eastAsia="SimSun" w:hAnsi="Times New Roman" w:cs="Times New Roman"/>
          <w:i/>
          <w:iCs/>
          <w:color w:val="000000"/>
          <w:sz w:val="20"/>
          <w:szCs w:val="20"/>
        </w:rPr>
        <w:t>Figure S1</w:t>
      </w:r>
      <w:r w:rsidRPr="00893938">
        <w:rPr>
          <w:rFonts w:ascii="Times New Roman" w:eastAsia="SimSun" w:hAnsi="Times New Roman" w:cs="Times New Roman"/>
          <w:color w:val="000000"/>
          <w:sz w:val="20"/>
          <w:szCs w:val="20"/>
        </w:rPr>
        <w:t xml:space="preserve">. Visualization of the log-logistic distance </w:t>
      </w:r>
      <w:r w:rsidR="00886633">
        <w:rPr>
          <w:rFonts w:ascii="Times New Roman" w:eastAsia="SimSun" w:hAnsi="Times New Roman" w:cs="Times New Roman"/>
          <w:color w:val="000000"/>
          <w:sz w:val="20"/>
          <w:szCs w:val="20"/>
        </w:rPr>
        <w:t xml:space="preserve">decay </w:t>
      </w:r>
      <w:r w:rsidRPr="00893938">
        <w:rPr>
          <w:rFonts w:ascii="Times New Roman" w:eastAsia="SimSun" w:hAnsi="Times New Roman" w:cs="Times New Roman"/>
          <w:color w:val="000000"/>
          <w:sz w:val="20"/>
          <w:szCs w:val="20"/>
        </w:rPr>
        <w:t>function</w:t>
      </w:r>
      <w:r w:rsidR="00886633">
        <w:rPr>
          <w:rFonts w:ascii="Times New Roman" w:eastAsia="SimSun" w:hAnsi="Times New Roman" w:cs="Times New Roman"/>
          <w:color w:val="000000"/>
          <w:sz w:val="20"/>
          <w:szCs w:val="20"/>
        </w:rPr>
        <w:t>s</w:t>
      </w:r>
      <w:r w:rsidRPr="00893938">
        <w:rPr>
          <w:rFonts w:ascii="Times New Roman" w:eastAsia="SimSun" w:hAnsi="Times New Roman" w:cs="Times New Roman"/>
          <w:color w:val="000000"/>
          <w:sz w:val="20"/>
          <w:szCs w:val="20"/>
        </w:rPr>
        <w:t xml:space="preserve"> </w:t>
      </w:r>
      <w:r w:rsidR="008A3FFD">
        <w:rPr>
          <w:rFonts w:ascii="Times New Roman" w:eastAsia="SimSun" w:hAnsi="Times New Roman" w:cs="Times New Roman"/>
          <w:color w:val="000000"/>
          <w:sz w:val="20"/>
          <w:szCs w:val="20"/>
        </w:rPr>
        <w:t>that were a-priori specified</w:t>
      </w:r>
      <w:r w:rsidRPr="00893938">
        <w:rPr>
          <w:rFonts w:ascii="Times New Roman" w:eastAsia="SimSun" w:hAnsi="Times New Roman" w:cs="Times New Roman"/>
          <w:color w:val="000000"/>
          <w:sz w:val="20"/>
          <w:szCs w:val="20"/>
        </w:rPr>
        <w:t xml:space="preserve"> to create the loneliness map</w:t>
      </w:r>
      <w:r w:rsidR="00511066">
        <w:rPr>
          <w:rFonts w:ascii="Times New Roman" w:eastAsia="SimSun" w:hAnsi="Times New Roman" w:cs="Times New Roman"/>
          <w:color w:val="000000"/>
          <w:sz w:val="20"/>
          <w:szCs w:val="20"/>
        </w:rPr>
        <w:t>s</w:t>
      </w:r>
      <w:r w:rsidR="00FB0A29">
        <w:rPr>
          <w:rFonts w:ascii="Times New Roman" w:eastAsia="SimSun" w:hAnsi="Times New Roman" w:cs="Times New Roman"/>
          <w:color w:val="000000"/>
          <w:sz w:val="20"/>
          <w:szCs w:val="20"/>
        </w:rPr>
        <w:t xml:space="preserve"> </w:t>
      </w:r>
      <w:r w:rsidR="00FB0A29">
        <w:rPr>
          <w:rFonts w:ascii="Times New Roman" w:eastAsia="SimSun" w:hAnsi="Times New Roman" w:cs="Times New Roman"/>
          <w:color w:val="000000"/>
          <w:sz w:val="20"/>
          <w:szCs w:val="20"/>
        </w:rPr>
        <w:t>(</w:t>
      </w:r>
      <w:r w:rsidR="00FB0A29">
        <w:rPr>
          <w:rFonts w:ascii="Times New Roman" w:eastAsia="SimSun" w:hAnsi="Times New Roman" w:cs="Times New Roman"/>
          <w:color w:val="000000"/>
          <w:sz w:val="20"/>
          <w:szCs w:val="20"/>
        </w:rPr>
        <w:t xml:space="preserve">for more details </w:t>
      </w:r>
      <w:r w:rsidR="00FB0A29">
        <w:rPr>
          <w:rFonts w:ascii="Times New Roman" w:eastAsia="SimSun" w:hAnsi="Times New Roman" w:cs="Times New Roman"/>
          <w:color w:val="000000"/>
          <w:sz w:val="20"/>
          <w:szCs w:val="20"/>
        </w:rPr>
        <w:t xml:space="preserve">see </w:t>
      </w:r>
      <w:r w:rsidR="00FB0A29" w:rsidRPr="008A3FFD">
        <w:rPr>
          <w:rFonts w:ascii="Times New Roman" w:eastAsia="SimSun" w:hAnsi="Times New Roman" w:cs="Times New Roman"/>
          <w:color w:val="000000"/>
          <w:sz w:val="20"/>
          <w:szCs w:val="20"/>
        </w:rPr>
        <w:fldChar w:fldCharType="begin" w:fldLock="1"/>
      </w:r>
      <w:r w:rsidR="00FB0A29" w:rsidRPr="008A3FFD">
        <w:rPr>
          <w:rFonts w:ascii="Times New Roman" w:eastAsia="SimSun" w:hAnsi="Times New Roman" w:cs="Times New Roman"/>
          <w:color w:val="000000"/>
          <w:sz w:val="20"/>
          <w:szCs w:val="20"/>
        </w:rPr>
        <w:instrText>ADDIN CSL_CITATION {"citationItems":[{"id":"ITEM-1","itemData":{"author":[{"dropping-particle":"","family":"Ebert","given":"T.","non-dropping-particle":"","parse-names":false,"suffix":""},{"dropping-particle":"","family":"Gebauer","given":"J.E.","non-dropping-particle":"","parse-names":false,"suffix":""},{"dropping-particle":"","family":"Brenner","given":"T.","non-dropping-particle":"","parse-names":false,"suffix":""},{"dropping-particle":"","family":"Bleidorn","given":"W.","non-dropping-particle":"","parse-names":false,"suffix":""},{"dropping-particle":"","family":"Gosling","given":"S.D.","non-dropping-particle":"","parse-names":false,"suffix":""},{"dropping-particle":"","family":"Potter","given":"J.","non-dropping-particle":"","parse-names":false,"suffix":""},{"dropping-particle":"","family":"Rentfrow","given":"Peter J.","non-dropping-particle":"","parse-names":false,"suffix":""}],"container-title":"Working Papers on Innovation and Space No. 2019.05","id":"ITEM-1","issued":{"date-parts":[["2019"]]},"title":"Are regional differences in personality and their correlates robust? Applying spatial analysis techniques to examine regional variation in personality across the U.S. and Germany","type":"report"},"uris":["http://www.mendeley.com/documents/?uuid=6bd2e3a0-b6ea-4b4f-b087-4ae401e81acb"]}],"mendeley":{"formattedCitation":"(Ebert et al., 2019)","manualFormatting":"(Brenner, 2017; Ebert, Gebauer, et al., 2019)","plainTextFormattedCitation":"(Ebert et al., 2019)","previouslyFormattedCitation":"(Ebert et al., 2019)"},"properties":{"noteIndex":0},"schema":"https://github.com/citation-style-language/schema/raw/master/csl-citation.json"}</w:instrText>
      </w:r>
      <w:r w:rsidR="00FB0A29" w:rsidRPr="008A3FFD">
        <w:rPr>
          <w:rFonts w:ascii="Times New Roman" w:eastAsia="SimSun" w:hAnsi="Times New Roman" w:cs="Times New Roman"/>
          <w:color w:val="000000"/>
          <w:sz w:val="20"/>
          <w:szCs w:val="20"/>
        </w:rPr>
        <w:fldChar w:fldCharType="separate"/>
      </w:r>
      <w:r w:rsidR="00FB0A29" w:rsidRPr="008A3FFD">
        <w:rPr>
          <w:rFonts w:ascii="Times New Roman" w:eastAsia="SimSun" w:hAnsi="Times New Roman" w:cs="Times New Roman"/>
          <w:color w:val="000000"/>
          <w:sz w:val="20"/>
          <w:szCs w:val="20"/>
        </w:rPr>
        <w:t>Brenner, 2017; Ebert, Gebauer, et al., 2019</w:t>
      </w:r>
      <w:r w:rsidR="00FB0A29">
        <w:rPr>
          <w:rFonts w:ascii="Times New Roman" w:eastAsia="SimSun" w:hAnsi="Times New Roman" w:cs="Times New Roman"/>
          <w:color w:val="000000"/>
          <w:sz w:val="20"/>
          <w:szCs w:val="20"/>
        </w:rPr>
        <w:t>)</w:t>
      </w:r>
      <w:r w:rsidR="00FB0A29" w:rsidRPr="008A3FFD">
        <w:rPr>
          <w:rFonts w:ascii="Times New Roman" w:eastAsia="SimSun" w:hAnsi="Times New Roman" w:cs="Times New Roman"/>
          <w:color w:val="000000"/>
          <w:sz w:val="20"/>
          <w:szCs w:val="20"/>
        </w:rPr>
        <w:fldChar w:fldCharType="end"/>
      </w:r>
      <w:r w:rsidR="00FB0A29">
        <w:rPr>
          <w:rFonts w:ascii="Times New Roman" w:eastAsia="SimSun" w:hAnsi="Times New Roman" w:cs="Times New Roman"/>
          <w:color w:val="000000"/>
          <w:sz w:val="20"/>
          <w:szCs w:val="20"/>
        </w:rPr>
        <w:t xml:space="preserve"> in the main article and the supplementary material</w:t>
      </w:r>
      <w:r w:rsidRPr="00893938">
        <w:rPr>
          <w:rFonts w:ascii="Times New Roman" w:eastAsia="SimSun" w:hAnsi="Times New Roman" w:cs="Times New Roman"/>
          <w:color w:val="000000"/>
          <w:sz w:val="20"/>
          <w:szCs w:val="20"/>
        </w:rPr>
        <w:t>.</w:t>
      </w:r>
      <w:r w:rsidR="008A3FFD">
        <w:rPr>
          <w:rFonts w:ascii="Times New Roman" w:eastAsia="SimSun" w:hAnsi="Times New Roman" w:cs="Times New Roman"/>
          <w:color w:val="000000"/>
          <w:sz w:val="20"/>
          <w:szCs w:val="20"/>
        </w:rPr>
        <w:t xml:space="preserve"> </w:t>
      </w:r>
      <w:r w:rsidR="008A3FFD" w:rsidRPr="008A3FFD">
        <w:rPr>
          <w:rFonts w:ascii="Times New Roman" w:eastAsia="SimSun" w:hAnsi="Times New Roman" w:cs="Times New Roman"/>
          <w:color w:val="000000"/>
          <w:sz w:val="20"/>
          <w:szCs w:val="20"/>
        </w:rPr>
        <w:t>The parameter r denotes the distance at which the decay function reaches a value of 0.5</w:t>
      </w:r>
      <w:r w:rsidR="008A3FFD">
        <w:rPr>
          <w:rFonts w:ascii="Times New Roman" w:eastAsia="SimSun" w:hAnsi="Times New Roman" w:cs="Times New Roman"/>
          <w:color w:val="000000"/>
          <w:sz w:val="20"/>
          <w:szCs w:val="20"/>
        </w:rPr>
        <w:t xml:space="preserve">. </w:t>
      </w:r>
      <w:r w:rsidR="008A3FFD" w:rsidRPr="008A3FFD">
        <w:rPr>
          <w:rFonts w:ascii="Times New Roman" w:eastAsia="SimSun" w:hAnsi="Times New Roman" w:cs="Times New Roman"/>
          <w:color w:val="000000"/>
          <w:sz w:val="20"/>
          <w:szCs w:val="20"/>
        </w:rPr>
        <w:t>Based on r = 60, Figure S1 shows that </w:t>
      </w:r>
      <w:r w:rsidR="00160112">
        <w:rPr>
          <w:rFonts w:ascii="Times New Roman" w:eastAsia="SimSun" w:hAnsi="Times New Roman" w:cs="Times New Roman"/>
          <w:color w:val="000000"/>
          <w:sz w:val="20"/>
          <w:szCs w:val="20"/>
        </w:rPr>
        <w:t xml:space="preserve">for </w:t>
      </w:r>
      <w:r w:rsidR="00511066">
        <w:rPr>
          <w:rFonts w:ascii="Times New Roman" w:eastAsia="SimSun" w:hAnsi="Times New Roman" w:cs="Times New Roman"/>
          <w:color w:val="000000"/>
          <w:sz w:val="20"/>
          <w:szCs w:val="20"/>
        </w:rPr>
        <w:t>mapping loneliness</w:t>
      </w:r>
      <w:r w:rsidR="00160112">
        <w:rPr>
          <w:rFonts w:ascii="Times New Roman" w:eastAsia="SimSun" w:hAnsi="Times New Roman" w:cs="Times New Roman"/>
          <w:color w:val="000000"/>
          <w:sz w:val="20"/>
          <w:szCs w:val="20"/>
        </w:rPr>
        <w:t xml:space="preserve"> </w:t>
      </w:r>
      <w:r w:rsidR="008A3FFD" w:rsidRPr="008A3FFD">
        <w:rPr>
          <w:rFonts w:ascii="Times New Roman" w:eastAsia="SimSun" w:hAnsi="Times New Roman" w:cs="Times New Roman"/>
          <w:color w:val="000000"/>
          <w:sz w:val="20"/>
          <w:szCs w:val="20"/>
        </w:rPr>
        <w:t>people nearby</w:t>
      </w:r>
      <w:bookmarkStart w:id="0" w:name="_GoBack"/>
      <w:bookmarkEnd w:id="0"/>
      <w:r w:rsidR="008A3FFD" w:rsidRPr="008A3FFD">
        <w:rPr>
          <w:rFonts w:ascii="Times New Roman" w:eastAsia="SimSun" w:hAnsi="Times New Roman" w:cs="Times New Roman"/>
          <w:color w:val="000000"/>
          <w:sz w:val="20"/>
          <w:szCs w:val="20"/>
        </w:rPr>
        <w:t xml:space="preserve"> are considered with a weight of nearly one, people with a distance of 60</w:t>
      </w:r>
      <w:r w:rsidR="00511066">
        <w:rPr>
          <w:rFonts w:ascii="Times New Roman" w:eastAsia="SimSun" w:hAnsi="Times New Roman" w:cs="Times New Roman"/>
          <w:color w:val="000000"/>
          <w:sz w:val="20"/>
          <w:szCs w:val="20"/>
        </w:rPr>
        <w:t xml:space="preserve"> </w:t>
      </w:r>
      <w:r w:rsidR="008A3FFD" w:rsidRPr="008A3FFD">
        <w:rPr>
          <w:rFonts w:ascii="Times New Roman" w:eastAsia="SimSun" w:hAnsi="Times New Roman" w:cs="Times New Roman"/>
          <w:color w:val="000000"/>
          <w:sz w:val="20"/>
          <w:szCs w:val="20"/>
        </w:rPr>
        <w:t>kilometers receive a weight of 0.5 while people further away than 120 km are considered with a weight of nearly zero.</w:t>
      </w:r>
    </w:p>
    <w:p w14:paraId="7BE7C1DC" w14:textId="77777777" w:rsidR="006148E7" w:rsidRPr="00FB139B" w:rsidRDefault="006148E7">
      <w:pPr>
        <w:spacing w:line="240" w:lineRule="auto"/>
        <w:ind w:firstLine="0"/>
        <w:rPr>
          <w:rFonts w:ascii="Times New Roman" w:hAnsi="Times New Roman" w:cs="Times New Roman"/>
        </w:rPr>
      </w:pPr>
      <w:r w:rsidRPr="00FB139B">
        <w:rPr>
          <w:rFonts w:ascii="Times New Roman" w:hAnsi="Times New Roman" w:cs="Times New Roman"/>
        </w:rPr>
        <w:br w:type="page"/>
      </w:r>
    </w:p>
    <w:p w14:paraId="05051DD2" w14:textId="77777777" w:rsidR="002F5DEC" w:rsidRPr="00FB139B" w:rsidRDefault="002F5DEC">
      <w:pPr>
        <w:rPr>
          <w:rFonts w:ascii="Times New Roman" w:hAnsi="Times New Roman" w:cs="Times New Roman"/>
        </w:rPr>
        <w:sectPr w:rsidR="002F5DEC" w:rsidRPr="00FB139B" w:rsidSect="00ED758F">
          <w:pgSz w:w="11900" w:h="16840"/>
          <w:pgMar w:top="1417" w:right="1417" w:bottom="1134" w:left="1417" w:header="708" w:footer="708" w:gutter="0"/>
          <w:cols w:space="708"/>
          <w:docGrid w:linePitch="360"/>
        </w:sectPr>
      </w:pPr>
    </w:p>
    <w:p w14:paraId="3055AF5F" w14:textId="77777777" w:rsidR="002F5DEC" w:rsidRPr="00FB139B" w:rsidRDefault="002F5DEC" w:rsidP="002F5DEC">
      <w:pPr>
        <w:ind w:left="-851" w:firstLine="0"/>
        <w:rPr>
          <w:rFonts w:ascii="Times New Roman" w:hAnsi="Times New Roman" w:cs="Times New Roman"/>
          <w:color w:val="000000" w:themeColor="text1"/>
        </w:rPr>
      </w:pPr>
      <w:r w:rsidRPr="00FB139B">
        <w:rPr>
          <w:rFonts w:ascii="Times New Roman" w:hAnsi="Times New Roman" w:cs="Times New Roman"/>
          <w:noProof/>
          <w:color w:val="000000" w:themeColor="text1"/>
          <w:lang w:val="de-DE" w:eastAsia="de-DE"/>
        </w:rPr>
        <w:lastRenderedPageBreak/>
        <w:drawing>
          <wp:inline distT="0" distB="0" distL="0" distR="0" wp14:anchorId="0F4B2C26" wp14:editId="51E96D45">
            <wp:extent cx="9759156" cy="5890437"/>
            <wp:effectExtent l="0" t="0" r="0" b="254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maps_combine.pdf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148" t="15472" r="10645" b="14311"/>
                    <a:stretch/>
                  </pic:blipFill>
                  <pic:spPr bwMode="auto">
                    <a:xfrm>
                      <a:off x="0" y="0"/>
                      <a:ext cx="9773642" cy="58991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1F01355" w14:textId="77777777" w:rsidR="00425B13" w:rsidRDefault="002F5DEC" w:rsidP="00B410BB">
      <w:pPr>
        <w:ind w:left="-851" w:firstLine="0"/>
        <w:rPr>
          <w:rFonts w:ascii="Times New Roman" w:hAnsi="Times New Roman" w:cs="Times New Roman"/>
          <w:color w:val="000000" w:themeColor="text1"/>
          <w:sz w:val="20"/>
          <w:szCs w:val="20"/>
        </w:rPr>
        <w:sectPr w:rsidR="00425B13" w:rsidSect="00B410BB">
          <w:pgSz w:w="16820" w:h="11900" w:orient="landscape"/>
          <w:pgMar w:top="577" w:right="1134" w:bottom="156" w:left="1417" w:header="708" w:footer="708" w:gutter="0"/>
          <w:cols w:space="708"/>
          <w:docGrid w:linePitch="360"/>
        </w:sectPr>
      </w:pPr>
      <w:r w:rsidRPr="00893938">
        <w:rPr>
          <w:rFonts w:ascii="Times New Roman" w:hAnsi="Times New Roman" w:cs="Times New Roman"/>
          <w:i/>
          <w:iCs/>
          <w:sz w:val="20"/>
          <w:szCs w:val="20"/>
        </w:rPr>
        <w:t>Figure S2</w:t>
      </w:r>
      <w:r w:rsidRPr="00893938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. Cartographic visualization of regional loneliness in Germany on the basis of the SOEP-Core wave 2013 using different alternative specifications. The map on the bottom left </w:t>
      </w:r>
      <w:r w:rsidR="00507210" w:rsidRPr="00893938">
        <w:rPr>
          <w:rFonts w:ascii="Times New Roman" w:hAnsi="Times New Roman" w:cs="Times New Roman"/>
          <w:color w:val="000000" w:themeColor="text1"/>
          <w:sz w:val="20"/>
          <w:szCs w:val="20"/>
        </w:rPr>
        <w:t>represents</w:t>
      </w:r>
      <w:r w:rsidRPr="00893938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 visualization of the regional distribution of loneliness adjusted for the individual-level predictors used in our analyses</w:t>
      </w:r>
      <w:r w:rsidR="001E4DF4" w:rsidRPr="00893938">
        <w:rPr>
          <w:rFonts w:ascii="Times New Roman" w:hAnsi="Times New Roman" w:cs="Times New Roman"/>
          <w:color w:val="000000" w:themeColor="text1"/>
          <w:sz w:val="20"/>
          <w:szCs w:val="20"/>
        </w:rPr>
        <w:t>.</w:t>
      </w:r>
    </w:p>
    <w:p w14:paraId="56DCF405" w14:textId="6F430846" w:rsidR="00425B13" w:rsidRDefault="00425B13" w:rsidP="00425B13">
      <w:pPr>
        <w:widowControl w:val="0"/>
        <w:autoSpaceDE w:val="0"/>
        <w:autoSpaceDN w:val="0"/>
        <w:adjustRightInd w:val="0"/>
        <w:ind w:left="1276" w:firstLine="0"/>
        <w:rPr>
          <w:rFonts w:ascii="Times New Roman" w:hAnsi="Times New Roman" w:cs="Times New Roman"/>
          <w:b/>
          <w:bCs/>
          <w:color w:val="000000" w:themeColor="text1"/>
        </w:rPr>
      </w:pPr>
      <w:r w:rsidRPr="00425B13">
        <w:rPr>
          <w:rFonts w:ascii="Times New Roman" w:hAnsi="Times New Roman" w:cs="Times New Roman"/>
          <w:b/>
          <w:bCs/>
          <w:color w:val="000000" w:themeColor="text1"/>
        </w:rPr>
        <w:lastRenderedPageBreak/>
        <w:t>References</w:t>
      </w:r>
    </w:p>
    <w:p w14:paraId="79A16388" w14:textId="7241B2ED" w:rsidR="00425B13" w:rsidRPr="008A3FFD" w:rsidRDefault="00425B13" w:rsidP="00425B13">
      <w:pPr>
        <w:widowControl w:val="0"/>
        <w:autoSpaceDE w:val="0"/>
        <w:autoSpaceDN w:val="0"/>
        <w:adjustRightInd w:val="0"/>
        <w:ind w:left="1843" w:hanging="567"/>
        <w:rPr>
          <w:rFonts w:ascii="Times New Roman" w:hAnsi="Times New Roman" w:cs="Times New Roman"/>
          <w:color w:val="000000" w:themeColor="text1"/>
          <w:lang w:val="de-DE"/>
        </w:rPr>
      </w:pPr>
      <w:r w:rsidRPr="00425B13">
        <w:rPr>
          <w:rFonts w:ascii="Times New Roman" w:hAnsi="Times New Roman" w:cs="Times New Roman"/>
          <w:color w:val="000000" w:themeColor="text1"/>
        </w:rPr>
        <w:t xml:space="preserve">Brenner, T. (2017). </w:t>
      </w:r>
      <w:r w:rsidRPr="00425B13">
        <w:rPr>
          <w:rFonts w:ascii="Times New Roman" w:hAnsi="Times New Roman" w:cs="Times New Roman"/>
          <w:i/>
          <w:iCs/>
          <w:color w:val="000000" w:themeColor="text1"/>
        </w:rPr>
        <w:t>Identification of clusters – An actor-based approach</w:t>
      </w:r>
      <w:r w:rsidRPr="00425B13">
        <w:rPr>
          <w:rFonts w:ascii="Times New Roman" w:hAnsi="Times New Roman" w:cs="Times New Roman"/>
          <w:color w:val="000000" w:themeColor="text1"/>
        </w:rPr>
        <w:t xml:space="preserve"> (Working Papers on Innovation and Space No. 02.17). </w:t>
      </w:r>
      <w:r w:rsidRPr="008A3FFD">
        <w:rPr>
          <w:rFonts w:ascii="Times New Roman" w:hAnsi="Times New Roman" w:cs="Times New Roman"/>
          <w:color w:val="000000" w:themeColor="text1"/>
          <w:lang w:val="de-DE"/>
        </w:rPr>
        <w:t>Marburg: Philipps-Universität Marburg.</w:t>
      </w:r>
    </w:p>
    <w:p w14:paraId="06A1F049" w14:textId="1EA65CCE" w:rsidR="00425B13" w:rsidRPr="00425B13" w:rsidRDefault="00425B13" w:rsidP="00425B13">
      <w:pPr>
        <w:widowControl w:val="0"/>
        <w:autoSpaceDE w:val="0"/>
        <w:autoSpaceDN w:val="0"/>
        <w:adjustRightInd w:val="0"/>
        <w:ind w:left="1843" w:hanging="567"/>
        <w:rPr>
          <w:rFonts w:ascii="Times New Roman" w:hAnsi="Times New Roman" w:cs="Times New Roman"/>
          <w:color w:val="000000" w:themeColor="text1"/>
        </w:rPr>
      </w:pPr>
      <w:r w:rsidRPr="00425B13">
        <w:rPr>
          <w:rFonts w:ascii="Times New Roman" w:hAnsi="Times New Roman" w:cs="Times New Roman"/>
          <w:color w:val="000000" w:themeColor="text1"/>
          <w:lang w:val="de-DE"/>
        </w:rPr>
        <w:t xml:space="preserve">Ebert, T., Gebauer, J. E., Brenner, T., </w:t>
      </w:r>
      <w:proofErr w:type="spellStart"/>
      <w:r w:rsidRPr="00425B13">
        <w:rPr>
          <w:rFonts w:ascii="Times New Roman" w:hAnsi="Times New Roman" w:cs="Times New Roman"/>
          <w:color w:val="000000" w:themeColor="text1"/>
          <w:lang w:val="de-DE"/>
        </w:rPr>
        <w:t>Bleidorn</w:t>
      </w:r>
      <w:proofErr w:type="spellEnd"/>
      <w:r w:rsidRPr="00425B13">
        <w:rPr>
          <w:rFonts w:ascii="Times New Roman" w:hAnsi="Times New Roman" w:cs="Times New Roman"/>
          <w:color w:val="000000" w:themeColor="text1"/>
          <w:lang w:val="de-DE"/>
        </w:rPr>
        <w:t xml:space="preserve">, W., </w:t>
      </w:r>
      <w:proofErr w:type="spellStart"/>
      <w:r w:rsidRPr="00425B13">
        <w:rPr>
          <w:rFonts w:ascii="Times New Roman" w:hAnsi="Times New Roman" w:cs="Times New Roman"/>
          <w:color w:val="000000" w:themeColor="text1"/>
          <w:lang w:val="de-DE"/>
        </w:rPr>
        <w:t>Gosling</w:t>
      </w:r>
      <w:proofErr w:type="spellEnd"/>
      <w:r w:rsidRPr="00425B13">
        <w:rPr>
          <w:rFonts w:ascii="Times New Roman" w:hAnsi="Times New Roman" w:cs="Times New Roman"/>
          <w:color w:val="000000" w:themeColor="text1"/>
          <w:lang w:val="de-DE"/>
        </w:rPr>
        <w:t xml:space="preserve">, S. D., Potter, J., &amp; </w:t>
      </w:r>
      <w:proofErr w:type="spellStart"/>
      <w:r w:rsidRPr="00425B13">
        <w:rPr>
          <w:rFonts w:ascii="Times New Roman" w:hAnsi="Times New Roman" w:cs="Times New Roman"/>
          <w:color w:val="000000" w:themeColor="text1"/>
          <w:lang w:val="de-DE"/>
        </w:rPr>
        <w:t>Rentfrow</w:t>
      </w:r>
      <w:proofErr w:type="spellEnd"/>
      <w:r w:rsidRPr="00425B13">
        <w:rPr>
          <w:rFonts w:ascii="Times New Roman" w:hAnsi="Times New Roman" w:cs="Times New Roman"/>
          <w:color w:val="000000" w:themeColor="text1"/>
          <w:lang w:val="de-DE"/>
        </w:rPr>
        <w:t xml:space="preserve">, P. J. (2019). </w:t>
      </w:r>
      <w:r w:rsidRPr="00425B13">
        <w:rPr>
          <w:rFonts w:ascii="Times New Roman" w:hAnsi="Times New Roman" w:cs="Times New Roman"/>
          <w:i/>
          <w:iCs/>
          <w:color w:val="000000" w:themeColor="text1"/>
        </w:rPr>
        <w:t xml:space="preserve">Are regional differences in personality and their correlates robust? Applying spatial analysis techniques to examine regional variation in personality across the US and Germany </w:t>
      </w:r>
      <w:r w:rsidRPr="00425B13">
        <w:rPr>
          <w:rFonts w:ascii="Times New Roman" w:hAnsi="Times New Roman" w:cs="Times New Roman"/>
          <w:color w:val="000000" w:themeColor="text1"/>
        </w:rPr>
        <w:t>(Working Papers on Innovation and Space No. 2019.05). Philipps University Marburg.</w:t>
      </w:r>
    </w:p>
    <w:sectPr w:rsidR="00425B13" w:rsidRPr="00425B13" w:rsidSect="00425B13">
      <w:pgSz w:w="11900" w:h="16820"/>
      <w:pgMar w:top="1417" w:right="577" w:bottom="1134" w:left="156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6BC7449" w14:textId="77777777" w:rsidR="00784376" w:rsidRDefault="00784376" w:rsidP="000F643B">
      <w:pPr>
        <w:spacing w:line="240" w:lineRule="auto"/>
      </w:pPr>
      <w:r>
        <w:separator/>
      </w:r>
    </w:p>
  </w:endnote>
  <w:endnote w:type="continuationSeparator" w:id="0">
    <w:p w14:paraId="342D7BE3" w14:textId="77777777" w:rsidR="00784376" w:rsidRDefault="00784376" w:rsidP="000F643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345E8E5" w14:textId="77777777" w:rsidR="00784376" w:rsidRDefault="00784376" w:rsidP="000F643B">
      <w:pPr>
        <w:spacing w:line="240" w:lineRule="auto"/>
      </w:pPr>
      <w:r>
        <w:separator/>
      </w:r>
    </w:p>
  </w:footnote>
  <w:footnote w:type="continuationSeparator" w:id="0">
    <w:p w14:paraId="1244E581" w14:textId="77777777" w:rsidR="00784376" w:rsidRDefault="00784376" w:rsidP="000F643B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B75B7FB" w14:textId="6C454BED" w:rsidR="00893938" w:rsidRPr="00893938" w:rsidRDefault="00893938" w:rsidP="00893938">
    <w:pPr>
      <w:pStyle w:val="Kopfzeile"/>
      <w:jc w:val="both"/>
      <w:rPr>
        <w:rStyle w:val="Fett"/>
        <w:rFonts w:ascii="Times New Roman" w:hAnsi="Times New Roman" w:cs="Times New Roman"/>
      </w:rPr>
    </w:pPr>
    <w:r w:rsidRPr="00893938">
      <w:rPr>
        <w:rFonts w:ascii="Times New Roman" w:hAnsi="Times New Roman" w:cs="Times New Roman"/>
      </w:rPr>
      <w:t>Supplementary Material: IN A LONELY PLACE</w:t>
    </w:r>
    <w:r w:rsidRPr="00893938">
      <w:rPr>
        <w:rStyle w:val="Fett"/>
        <w:rFonts w:ascii="Times New Roman" w:hAnsi="Times New Roman" w:cs="Times New Roman"/>
      </w:rPr>
      <w:ptab w:relativeTo="margin" w:alignment="right" w:leader="none"/>
    </w:r>
    <w:r w:rsidRPr="00893938">
      <w:rPr>
        <w:rStyle w:val="Fett"/>
        <w:rFonts w:ascii="Times New Roman" w:hAnsi="Times New Roman" w:cs="Times New Roman"/>
      </w:rPr>
      <w:fldChar w:fldCharType="begin"/>
    </w:r>
    <w:r w:rsidRPr="00893938">
      <w:rPr>
        <w:rStyle w:val="Fett"/>
        <w:rFonts w:ascii="Times New Roman" w:hAnsi="Times New Roman" w:cs="Times New Roman"/>
      </w:rPr>
      <w:instrText xml:space="preserve"> PAGE   \* MERGEFORMAT </w:instrText>
    </w:r>
    <w:r w:rsidRPr="00893938">
      <w:rPr>
        <w:rStyle w:val="Fett"/>
        <w:rFonts w:ascii="Times New Roman" w:hAnsi="Times New Roman" w:cs="Times New Roman"/>
      </w:rPr>
      <w:fldChar w:fldCharType="separate"/>
    </w:r>
    <w:r w:rsidRPr="00893938">
      <w:rPr>
        <w:rStyle w:val="Fett"/>
        <w:rFonts w:ascii="Times New Roman" w:hAnsi="Times New Roman" w:cs="Times New Roman"/>
      </w:rPr>
      <w:t>1</w:t>
    </w:r>
    <w:r w:rsidRPr="00893938">
      <w:rPr>
        <w:rStyle w:val="Fett"/>
        <w:rFonts w:ascii="Times New Roman" w:hAnsi="Times New Roman" w:cs="Times New Roman"/>
        <w:noProof/>
      </w:rPr>
      <w:fldChar w:fldCharType="end"/>
    </w:r>
  </w:p>
  <w:p w14:paraId="42DB91A1" w14:textId="77777777" w:rsidR="00893938" w:rsidRDefault="00893938">
    <w:pPr>
      <w:pStyle w:val="Kopfzeile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5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65B48"/>
    <w:rsid w:val="000138E0"/>
    <w:rsid w:val="00066BCA"/>
    <w:rsid w:val="000673CF"/>
    <w:rsid w:val="00083598"/>
    <w:rsid w:val="00091C21"/>
    <w:rsid w:val="000F643B"/>
    <w:rsid w:val="00160112"/>
    <w:rsid w:val="0018058B"/>
    <w:rsid w:val="0019532C"/>
    <w:rsid w:val="001964B2"/>
    <w:rsid w:val="001C69EA"/>
    <w:rsid w:val="001E4DF4"/>
    <w:rsid w:val="00213CF1"/>
    <w:rsid w:val="00285B82"/>
    <w:rsid w:val="002A171C"/>
    <w:rsid w:val="002A459A"/>
    <w:rsid w:val="002F5DEC"/>
    <w:rsid w:val="00314B2A"/>
    <w:rsid w:val="0033437B"/>
    <w:rsid w:val="003A19E9"/>
    <w:rsid w:val="003A7453"/>
    <w:rsid w:val="003C36CA"/>
    <w:rsid w:val="003F3E2C"/>
    <w:rsid w:val="00425B13"/>
    <w:rsid w:val="004333A9"/>
    <w:rsid w:val="004A04D6"/>
    <w:rsid w:val="004D3975"/>
    <w:rsid w:val="004F3DE5"/>
    <w:rsid w:val="00507210"/>
    <w:rsid w:val="00511066"/>
    <w:rsid w:val="005A1C9B"/>
    <w:rsid w:val="006148E7"/>
    <w:rsid w:val="00623359"/>
    <w:rsid w:val="006347E0"/>
    <w:rsid w:val="00641B6B"/>
    <w:rsid w:val="00654418"/>
    <w:rsid w:val="006B6244"/>
    <w:rsid w:val="006D2DE6"/>
    <w:rsid w:val="00707FC6"/>
    <w:rsid w:val="00713F40"/>
    <w:rsid w:val="00765B48"/>
    <w:rsid w:val="00784376"/>
    <w:rsid w:val="007914CA"/>
    <w:rsid w:val="00791EB8"/>
    <w:rsid w:val="00886633"/>
    <w:rsid w:val="00893938"/>
    <w:rsid w:val="008A3FFD"/>
    <w:rsid w:val="008F69DE"/>
    <w:rsid w:val="0093445E"/>
    <w:rsid w:val="00951BCC"/>
    <w:rsid w:val="009E0930"/>
    <w:rsid w:val="009F67F6"/>
    <w:rsid w:val="009F6E9E"/>
    <w:rsid w:val="00A13F0E"/>
    <w:rsid w:val="00A333F2"/>
    <w:rsid w:val="00AE1177"/>
    <w:rsid w:val="00B12863"/>
    <w:rsid w:val="00B20F9A"/>
    <w:rsid w:val="00B34735"/>
    <w:rsid w:val="00B410BB"/>
    <w:rsid w:val="00B441EF"/>
    <w:rsid w:val="00BD6EC0"/>
    <w:rsid w:val="00BF3F2D"/>
    <w:rsid w:val="00BF690A"/>
    <w:rsid w:val="00C15B91"/>
    <w:rsid w:val="00CC57F4"/>
    <w:rsid w:val="00D12CA7"/>
    <w:rsid w:val="00D37830"/>
    <w:rsid w:val="00D40672"/>
    <w:rsid w:val="00D80B55"/>
    <w:rsid w:val="00D84EC1"/>
    <w:rsid w:val="00E24EE9"/>
    <w:rsid w:val="00E54302"/>
    <w:rsid w:val="00E66B29"/>
    <w:rsid w:val="00E86823"/>
    <w:rsid w:val="00E928C7"/>
    <w:rsid w:val="00E964D8"/>
    <w:rsid w:val="00ED758F"/>
    <w:rsid w:val="00F14D11"/>
    <w:rsid w:val="00F5708B"/>
    <w:rsid w:val="00F625EA"/>
    <w:rsid w:val="00F73951"/>
    <w:rsid w:val="00F86D0A"/>
    <w:rsid w:val="00FA49B5"/>
    <w:rsid w:val="00FB0A29"/>
    <w:rsid w:val="00FB139B"/>
    <w:rsid w:val="00FE37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6481AD18"/>
  <w15:chartTrackingRefBased/>
  <w15:docId w15:val="{EE44A34A-8307-DC45-9542-6FB6349074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765B48"/>
    <w:pPr>
      <w:spacing w:line="480" w:lineRule="auto"/>
      <w:ind w:firstLine="720"/>
    </w:pPr>
    <w:rPr>
      <w:rFonts w:eastAsiaTheme="minorEastAsia"/>
      <w:kern w:val="24"/>
      <w:lang w:val="en-US" w:eastAsia="ja-JP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0F643B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765B48"/>
    <w:pPr>
      <w:ind w:firstLine="720"/>
    </w:pPr>
    <w:rPr>
      <w:rFonts w:eastAsiaTheme="minorEastAsia"/>
      <w:lang w:val="en-US"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electable">
    <w:name w:val="selectable"/>
    <w:basedOn w:val="Absatz-Standardschriftart"/>
    <w:rsid w:val="00765B48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5A1C9B"/>
    <w:pPr>
      <w:spacing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5A1C9B"/>
    <w:rPr>
      <w:rFonts w:ascii="Times New Roman" w:eastAsiaTheme="minorEastAsia" w:hAnsi="Times New Roman" w:cs="Times New Roman"/>
      <w:kern w:val="24"/>
      <w:sz w:val="18"/>
      <w:szCs w:val="18"/>
      <w:lang w:val="en-US" w:eastAsia="ja-JP"/>
    </w:rPr>
  </w:style>
  <w:style w:type="character" w:styleId="Hervorhebung">
    <w:name w:val="Emphasis"/>
    <w:basedOn w:val="Absatz-Standardschriftart"/>
    <w:uiPriority w:val="4"/>
    <w:unhideWhenUsed/>
    <w:qFormat/>
    <w:rsid w:val="002F5DEC"/>
    <w:rPr>
      <w:i/>
      <w:iCs/>
    </w:rPr>
  </w:style>
  <w:style w:type="paragraph" w:styleId="Kopfzeile">
    <w:name w:val="header"/>
    <w:basedOn w:val="Standard"/>
    <w:link w:val="KopfzeileZchn"/>
    <w:uiPriority w:val="99"/>
    <w:unhideWhenUsed/>
    <w:qFormat/>
    <w:rsid w:val="000F643B"/>
    <w:pPr>
      <w:tabs>
        <w:tab w:val="center" w:pos="4536"/>
        <w:tab w:val="right" w:pos="9072"/>
      </w:tabs>
      <w:spacing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0F643B"/>
    <w:rPr>
      <w:rFonts w:eastAsiaTheme="minorEastAsia"/>
      <w:kern w:val="24"/>
      <w:lang w:val="en-US" w:eastAsia="ja-JP"/>
    </w:rPr>
  </w:style>
  <w:style w:type="paragraph" w:styleId="Fuzeile">
    <w:name w:val="footer"/>
    <w:basedOn w:val="Standard"/>
    <w:link w:val="FuzeileZchn"/>
    <w:uiPriority w:val="99"/>
    <w:unhideWhenUsed/>
    <w:rsid w:val="000F643B"/>
    <w:pPr>
      <w:tabs>
        <w:tab w:val="center" w:pos="4536"/>
        <w:tab w:val="right" w:pos="9072"/>
      </w:tabs>
      <w:spacing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0F643B"/>
    <w:rPr>
      <w:rFonts w:eastAsiaTheme="minorEastAsia"/>
      <w:kern w:val="24"/>
      <w:lang w:val="en-US" w:eastAsia="ja-JP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0F643B"/>
    <w:rPr>
      <w:rFonts w:asciiTheme="majorHAnsi" w:eastAsiaTheme="majorEastAsia" w:hAnsiTheme="majorHAnsi" w:cstheme="majorBidi"/>
      <w:color w:val="2F5496" w:themeColor="accent1" w:themeShade="BF"/>
      <w:kern w:val="24"/>
      <w:sz w:val="32"/>
      <w:szCs w:val="32"/>
      <w:lang w:val="en-US" w:eastAsia="ja-JP"/>
    </w:rPr>
  </w:style>
  <w:style w:type="table" w:customStyle="1" w:styleId="APAReport">
    <w:name w:val="APA Report"/>
    <w:basedOn w:val="NormaleTabelle"/>
    <w:uiPriority w:val="99"/>
    <w:rsid w:val="00285B82"/>
    <w:rPr>
      <w:rFonts w:eastAsia="SimSun"/>
      <w:lang w:val="en-US" w:eastAsia="ja-JP"/>
    </w:r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="Times New Roman" w:hAnsi="Times New Roman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Standard"/>
    <w:uiPriority w:val="39"/>
    <w:qFormat/>
    <w:rsid w:val="00FB139B"/>
    <w:pPr>
      <w:spacing w:before="240"/>
      <w:ind w:firstLine="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6347E0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6347E0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6347E0"/>
    <w:rPr>
      <w:rFonts w:eastAsiaTheme="minorEastAsia"/>
      <w:kern w:val="24"/>
      <w:sz w:val="20"/>
      <w:szCs w:val="20"/>
      <w:lang w:val="en-US" w:eastAsia="ja-JP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6347E0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6347E0"/>
    <w:rPr>
      <w:rFonts w:eastAsiaTheme="minorEastAsia"/>
      <w:b/>
      <w:bCs/>
      <w:kern w:val="24"/>
      <w:sz w:val="20"/>
      <w:szCs w:val="20"/>
      <w:lang w:val="en-US" w:eastAsia="ja-JP"/>
    </w:rPr>
  </w:style>
  <w:style w:type="character" w:styleId="Fett">
    <w:name w:val="Strong"/>
    <w:basedOn w:val="Absatz-Standardschriftart"/>
    <w:uiPriority w:val="22"/>
    <w:unhideWhenUsed/>
    <w:qFormat/>
    <w:rsid w:val="00893938"/>
    <w:rPr>
      <w:b w:val="0"/>
      <w:bCs w:val="0"/>
      <w:caps/>
      <w:smallCaps w:val="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17790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47ECCDE-E9F0-E648-9AD7-0C5C1D4FC67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2687</Words>
  <Characters>16930</Characters>
  <Application>Microsoft Office Word</Application>
  <DocSecurity>0</DocSecurity>
  <Lines>141</Lines>
  <Paragraphs>3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95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sanne Buecker</dc:creator>
  <cp:keywords/>
  <dc:description/>
  <cp:lastModifiedBy>Susanne Buecker</cp:lastModifiedBy>
  <cp:revision>7</cp:revision>
  <dcterms:created xsi:type="dcterms:W3CDTF">2020-02-02T11:51:00Z</dcterms:created>
  <dcterms:modified xsi:type="dcterms:W3CDTF">2020-02-02T12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0b82af06-44af-35de-a679-a582be5e56da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